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0F77E2" w14:textId="63D5A54D" w:rsidR="00C424FF" w:rsidRDefault="00F20D6F" w:rsidP="00300F3A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59051053"/>
      <w:r w:rsidRPr="00F20D6F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  <w:bookmarkEnd w:id="0"/>
    </w:p>
    <w:p w14:paraId="2F778D99" w14:textId="77777777" w:rsidR="00B30340" w:rsidRPr="00B30340" w:rsidRDefault="00B30340" w:rsidP="00B30340">
      <w:pPr>
        <w:spacing w:after="0" w:line="480" w:lineRule="auto"/>
        <w:rPr>
          <w:lang w:val="en-US"/>
        </w:rPr>
      </w:pPr>
    </w:p>
    <w:p w14:paraId="5FCE8940" w14:textId="4FC80F58" w:rsidR="00D53570" w:rsidRPr="00D164D3" w:rsidRDefault="00775B64" w:rsidP="00D164D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mrullah, A. (2018). Rancang Bangun Alat Uji Kompresor Torak sebagai Media Pembelajaran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ologi Terpadu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Vol 6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No.2), 168–174. https://doi.org/10.32487/jtt.v6i2.521</w:t>
      </w:r>
      <w:r w:rsidR="006400B8">
        <w:rPr>
          <w:rFonts w:ascii="Times New Roman" w:hAnsi="Times New Roman" w:cs="Times New Roman"/>
          <w:sz w:val="24"/>
          <w:szCs w:val="24"/>
        </w:rPr>
        <w:tab/>
      </w:r>
    </w:p>
    <w:p w14:paraId="00D67C96" w14:textId="548C8EC8" w:rsidR="00D53570" w:rsidRPr="006722F8" w:rsidRDefault="00DE77A3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722F8"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nshori, G. (2018). </w:t>
      </w:r>
      <w:r w:rsidR="006722F8"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enis Kompresor Sistem Pendingin Berdasarkan Cara Kerjanya</w:t>
      </w:r>
      <w:r w:rsidR="006722F8"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 https://www.pojokdingin.com/2021/11/Jenis-Kompressor-Sistem-Pendingin-Berdasarkan-Cara-Kerjanya.html</w:t>
      </w:r>
    </w:p>
    <w:p w14:paraId="0DEABAA3" w14:textId="4FBD612E" w:rsidR="00D5357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prilman, D., Arpan, M., &amp; Fadhilan, M. H. (2021). Rancang Bangun Mesin Pengayak Pasir Otomatis Menggunakan Motor Bensin 6.5 Hp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ik Mesin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(2), 11–26.</w:t>
      </w:r>
    </w:p>
    <w:p w14:paraId="0A6D592F" w14:textId="5DAF5935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ifidya. (2015). Metode Sandblasting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ode Blasting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 https://arifidya.blogspot.com/2015/10/metode-blasting.html</w:t>
      </w:r>
    </w:p>
    <w:p w14:paraId="04A9DB40" w14:textId="67ED30E5" w:rsidR="00D53570" w:rsidRPr="006722F8" w:rsidRDefault="00775B64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rio Kurnianto1, Alfian Destha Joanda, &amp; Muamar Al Ghifari. (2022). AnalisaPenerapan Preventive Maintenancepada Mesin Kompresor Sentrifugal dengan Menggunakan Metode MeanTime Between Failuredan Mean Time to Repair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Kajian Teknik Mesin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1), 80–86.</w:t>
      </w:r>
    </w:p>
    <w:p w14:paraId="326770BB" w14:textId="6251D6C6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anaridge. (2022). Wetblast Abrasive System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Wetblast Abrasive System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 https://dana-ridge.com.au/vapor-blasting/</w:t>
      </w:r>
    </w:p>
    <w:p w14:paraId="3E8234E8" w14:textId="47CC2D9E" w:rsidR="00D53570" w:rsidRDefault="00775B64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wilaksana, D., &amp; Jatisukamto, G. (2017). Surface Roughness Analysis of Sand Blasting Process with Variation of Pressure, Time, and Angle using Taguchi Method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-Proteksion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1), 27–30.</w:t>
      </w:r>
    </w:p>
    <w:p w14:paraId="25BC3495" w14:textId="639A7C52" w:rsidR="00B30340" w:rsidRPr="006722F8" w:rsidRDefault="00775B64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nny, E. (2018). Tachometer Laser , Pemakaian Dan Perawatannya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ana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3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1), 7. https://doi.org/10.14710/metana.v13i1.12578</w:t>
      </w:r>
    </w:p>
    <w:p w14:paraId="76AE454D" w14:textId="20789F21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ikri, A. A., &amp; Nafi, M. (2023)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OSES SANDBLASTING TERHADAP KEKASARAN KETEBALAN DAN KEKERASAN PADA BAJA ST 37 ANALISIS PENGARUH TEKANAN KOMPRESOR DAN WAKTU … Pendahuluan Korosi adalah hasil dari interaksi kimia yang tidak diinginkan dari permukaan dengan lingkungannya . Sebagian besar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 291–307.</w:t>
      </w:r>
    </w:p>
    <w:p w14:paraId="4F5ED01F" w14:textId="4C3DE9CF" w:rsidR="00D53570" w:rsidRDefault="00775B64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idayat, R., Muhaimin, &amp; Aidi, F. (2019). Rancang Bangun Prototype Drone Penyemprot Pestisida Untuk Pertanian Padi Secara Otomatis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tro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2), 86–94. http://e-jurnal.pnl.ac.id/index.php/TEKTRO/article/view/1550</w:t>
      </w:r>
    </w:p>
    <w:p w14:paraId="65967CCE" w14:textId="77777777" w:rsidR="00D164D3" w:rsidRDefault="00D164D3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CE89A85" w14:textId="77777777" w:rsidR="00D164D3" w:rsidRPr="006722F8" w:rsidRDefault="00D164D3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42F7C5A" w14:textId="627CCC5C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Indrawati, R. T., Carli, C., Setiyawan, T., Safriana, E., Putri, F. T., &amp; Sai’in, A. (2022). Efektifitas Abrasive Water Jet Machine pada Proses Restorasi Komponen Otomotif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kayasa Mesin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7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(2), 315. https://doi.org/10.32497/jrm.v17i2.3726</w:t>
      </w:r>
    </w:p>
    <w:p w14:paraId="77382434" w14:textId="2271194F" w:rsidR="00D53570" w:rsidRPr="006722F8" w:rsidRDefault="00775B64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ristiyanto, B. (2020). </w:t>
      </w:r>
      <w:r w:rsidRPr="009D5C18">
        <w:rPr>
          <w:rFonts w:ascii="Times New Roman" w:hAnsi="Times New Roman" w:cs="Times New Roman"/>
          <w:noProof/>
          <w:kern w:val="0"/>
          <w:sz w:val="24"/>
          <w:szCs w:val="24"/>
        </w:rPr>
        <w:t>Analisis Performansi Kompresor Torak Terhadap Perubahan Putaran.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Palembang : Universitas Sriwijaya.</w:t>
      </w:r>
    </w:p>
    <w:p w14:paraId="6FFB6F2E" w14:textId="6F68A288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hmudi, A. (2021)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uku Bahan Ajar Pompa dan Kompresor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 Jurnal Teknik Mesin Politeknik Negeri Bandung.</w:t>
      </w:r>
    </w:p>
    <w:p w14:paraId="6959A053" w14:textId="46555F47" w:rsidR="00D53570" w:rsidRDefault="00775B64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hmudi, H. (2021). Analisa Perhitungan Pulley dan V-Belt Pada Sistem Transmisi Mesin Pencacah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Mesin Nusantara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1), 40–46. https://doi.org/10.29407/jmn.v4i1.16201</w:t>
      </w:r>
    </w:p>
    <w:p w14:paraId="5539050F" w14:textId="67E96DF6" w:rsidR="00D53570" w:rsidRPr="006722F8" w:rsidRDefault="009C20FE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rwani, M., Kadir, M. Z., &amp; Ellyanie, E. (2020). Kaji Eksperimental Konsumsi Energi Terhadap Kecepatan Dan Tekanan Kerja Kompresor Torak. </w:t>
      </w:r>
      <w:r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pplicable</w:t>
      </w:r>
      <w:r w:rsidR="00D164D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nnovation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, 18–19. http://ejournal.ft.unsri.ac.id/index.php/AVoer/article/view/154</w:t>
      </w:r>
    </w:p>
    <w:p w14:paraId="06BCE813" w14:textId="012C7513" w:rsidR="00D5357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elentiev, R., &amp; Fang, F. (2018). Recent advances and challenges of abrasive jet machining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CIRP Journal of Manufacturing Science and Technology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2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, 1–20. https://doi.org/10.1016/j.cirpj.2018.06.001</w:t>
      </w:r>
    </w:p>
    <w:p w14:paraId="67021FBD" w14:textId="32B36E4F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iturska-Barańska, I., Rudawska, A., &amp; Doluk, E. (2021). The influence of sandblasting process parameters of aerospace aluminium alloy sheets on adhesive joints strength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aterials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4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(21). https://doi.org/10.3390/ma14216626</w:t>
      </w:r>
    </w:p>
    <w:p w14:paraId="746B03A8" w14:textId="2194134D" w:rsidR="00B3034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oni, M. N. (2022). </w:t>
      </w:r>
      <w:r w:rsidR="009C20FE" w:rsidRPr="00BC17C6">
        <w:rPr>
          <w:rFonts w:ascii="Times New Roman" w:hAnsi="Times New Roman" w:cs="Times New Roman"/>
          <w:noProof/>
          <w:kern w:val="0"/>
          <w:sz w:val="24"/>
          <w:szCs w:val="24"/>
        </w:rPr>
        <w:t>Rancang Bangun Alat Sandblasting Sebagai Pembersih Karat Pada Permukaan Logam</w:t>
      </w:r>
      <w:r w:rsidR="009C20FE">
        <w:rPr>
          <w:rFonts w:ascii="Times New Roman" w:hAnsi="Times New Roman" w:cs="Times New Roman"/>
          <w:noProof/>
          <w:kern w:val="0"/>
          <w:sz w:val="24"/>
          <w:szCs w:val="24"/>
        </w:rPr>
        <w:t>. Kupang: Pendidikan Teknik Mesin, Fakultas Keguruan Dan Ilmu Pendidikan, Universitas Nusa Cendana.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6E8D8BA" w14:textId="13431080" w:rsidR="00D5357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OVITASARI YULITADEA. (2018). Perhitungan Ulang Transmisi Sabuk Dan Puli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hitungan Ulang Transmisi Sabuk Dan Puli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fc I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, 26–30. https://repository.its.ac.id/59028/1/10211500000104 - Non_Degree.pdf</w:t>
      </w:r>
    </w:p>
    <w:p w14:paraId="4CCFFBA7" w14:textId="0272E1F9" w:rsidR="00D5357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Nurgiantoro, R. (2017). Komponen dan Kapasitas Kompresor. https://rikynurgiantoro.blogspot.com/2017/05/komponen-dan-kapasitas-kompresor.html</w:t>
      </w:r>
    </w:p>
    <w:p w14:paraId="2DFF823B" w14:textId="77777777" w:rsid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mbudi, F. A., Naubnome, V., &amp; Fauzi, N. (2021). Rancang Bangun Alat Sandblasting Sebagai Pembersih Kotoran Pada Permukaan Logam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namika : Jurnal Ilmiah Teknik Mesin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2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(2), 65. https://doi.org/10.33772/djitm.v12i2.17832</w:t>
      </w:r>
    </w:p>
    <w:p w14:paraId="70C98234" w14:textId="77777777" w:rsidR="00D53570" w:rsidRDefault="00D53570" w:rsidP="00D535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44583C28" w14:textId="3C295D4F" w:rsidR="00D53570" w:rsidRPr="009C20FE" w:rsidRDefault="009C20FE" w:rsidP="00D164D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CB3446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Pradana, R. B., &amp; Kromodiharjo, S. (2017). Studi eksperimen pengaruh tekanan dan waktu sandblasting terhadap kekasaran permukaan, biaya, dan kebersihan pada pelat baja karbon rendah di pt. swadaya graha. </w:t>
      </w:r>
      <w:r w:rsidRPr="00CB344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Teknik ITS</w:t>
      </w:r>
      <w:r w:rsidRPr="00CB344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CB344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5</w:t>
      </w:r>
      <w:r w:rsidRPr="00CB3446">
        <w:rPr>
          <w:rFonts w:ascii="Times New Roman" w:hAnsi="Times New Roman" w:cs="Times New Roman"/>
          <w:sz w:val="24"/>
          <w:szCs w:val="24"/>
          <w:shd w:val="clear" w:color="auto" w:fill="FFFFFF"/>
        </w:rPr>
        <w:t>(2).</w:t>
      </w:r>
    </w:p>
    <w:p w14:paraId="314D8CA9" w14:textId="19ED7B7D" w:rsidR="00D5357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riono, H., Ilyas, M. Y., Nugroho, A. R., Setyawan, D., Maulidiyah, L., Anugrah, R. A., Vokasi, P., Yogyakarta, U. M., Agroteknologi, P. S., Pertanian, F., Yogyakarta, U. M., Brawijaya, J., &amp; Yogyakarta, D. I. (2019). Desain Mesin Pencacah serabut Kelapa Dengan Penggerak Motor Listrik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Engine Teknik Mesin Universitas Proklamasi 45 Yogyakarta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7B00B94" w14:textId="46A73171" w:rsidR="00D53570" w:rsidRDefault="009C20FE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utra, T. I. O. I., Studi, P., Diploma, T., &amp; Pelayaran, P. I. (2022)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Penyebab Working Air Compressor Tidak Dapat Bekerja Secara Optimal Di Kapal Mt . Bull Sulawesi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248D707A" w14:textId="17209D63" w:rsidR="00D53570" w:rsidRPr="00D164D3" w:rsidRDefault="009C20FE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9D5C1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harjo, P. (2016). Karakteristik Getaran Pada Kompresor Lobe Kembar Karena Variasi Pembebanan. </w:t>
      </w:r>
      <w:r w:rsidRPr="009D5C1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urnal Rekayasa Mesin</w:t>
      </w:r>
      <w:r w:rsidRPr="009D5C1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9D5C1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1</w:t>
      </w:r>
      <w:r w:rsidRPr="009D5C1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44-50.</w:t>
      </w:r>
    </w:p>
    <w:p w14:paraId="7AFD2DB9" w14:textId="3B39AAD8" w:rsidR="00B3034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ke, R. R., Hermawan, H., &amp; ... (2021). Media Pembelajaran Kompresor Torak Tunggal Dan Kompresor Torak Ganda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knologi …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, 11–23. http://jurnal.politeknikbosowa.ac.id/index.php/TMT/article/view/202%0Ahttps://jurnal.politeknikbosowa.ac.id/index.php/TMT/article/download/202/67</w:t>
      </w:r>
    </w:p>
    <w:p w14:paraId="34B7E558" w14:textId="59429091" w:rsidR="00B30340" w:rsidRPr="006722F8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Salama, Y. (2016). Air Kompresor dan Kegunaannya. https://www.indotara.co.id/air-compressor-dan-kegunaannya&amp;id=255.html</w:t>
      </w:r>
    </w:p>
    <w:p w14:paraId="6592A168" w14:textId="69B0EDF4" w:rsidR="00B30340" w:rsidRDefault="006722F8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muel dan Wibawa. A. (2010)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Facilities Planning Workshop for Blasting Support the Activity of Development and Repair Ship in PT. Jasa Marina Indah Unit II. Semarang: Teknik Perkapalan, Fakultas Teknik, Universitas Diponegoro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48A8886" w14:textId="43A59D54" w:rsidR="00B30340" w:rsidRDefault="00516F72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ngian, H., Rahman, D. A., Rudiwanto, R., Subekti, S., &amp; Hamid, A. (2020). Analisis Getaran pada Screw Compressor Akibat Pengaruh Putaran Rotor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kayasa Mesin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1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2), 267–275. https://doi.org/10.21776/ub.jrm.2020.011.02.13</w:t>
      </w:r>
    </w:p>
    <w:p w14:paraId="0498F8E0" w14:textId="43918ABD" w:rsidR="00B9625F" w:rsidRPr="00D164D3" w:rsidRDefault="00B9625F" w:rsidP="00D164D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tyarini, P. H., &amp; Sulistyo, E. (2011). Optimasi Proses Sand Blasting Terhadap Laju Korosi Hasil Pengecatan Baja Aisi 430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2), 106–109.</w:t>
      </w:r>
    </w:p>
    <w:p w14:paraId="091DBBBF" w14:textId="23C2F0DF" w:rsidR="00B30340" w:rsidRDefault="006722F8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iburian, J. D. (2019). Analisa Slip Transmisi Pulley Dan V-Belt Pada Beban Tertentu Dengan Menggunakan Motor Berdaya Seperempat HP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SIMETRIS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, 1–88. https://repository.uir.ac.id/1895/1/143310632.pdf</w:t>
      </w:r>
    </w:p>
    <w:p w14:paraId="6865323E" w14:textId="77777777" w:rsidR="00516F72" w:rsidRDefault="00516F72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BC17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giyono, D. (20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09</w:t>
      </w:r>
      <w:r w:rsidRPr="00BC17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). Metode penelitian pendidikan pendekatan kuantitatif, kualitatif dan R&amp;D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cetakan ke-6). Bandung: CV. Alvabeta. </w:t>
      </w:r>
    </w:p>
    <w:p w14:paraId="21994350" w14:textId="77777777" w:rsidR="00B30340" w:rsidRDefault="00B30340" w:rsidP="00B3034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56DA1A7A" w14:textId="77777777" w:rsidR="00C65FE8" w:rsidRPr="00BC17C6" w:rsidRDefault="00C65FE8" w:rsidP="00B3034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</w:p>
    <w:p w14:paraId="22CB261B" w14:textId="08368C12" w:rsidR="00B30340" w:rsidRPr="00C65FE8" w:rsidRDefault="00516F72" w:rsidP="00C65FE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C8527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>Sularso, H. T. (2006). Pompa dan kompresor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cetakan ke-9). Jakarta: PT. Pradnya Paramita.</w:t>
      </w:r>
    </w:p>
    <w:p w14:paraId="65C3F0F5" w14:textId="2FA84889" w:rsidR="00B30340" w:rsidRPr="00516F72" w:rsidRDefault="00516F72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S</w:t>
      </w:r>
      <w:r w:rsidRPr="00C8527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ularso &amp; Suga, K. (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2013</w:t>
      </w:r>
      <w:r w:rsidRPr="00C8527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). Dasar-Dasar Perencanaan Dan Pemilihan Elemen Mesi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Cetakan Ke-11). Jakarta: PT. Pradnya Paramita.</w:t>
      </w:r>
    </w:p>
    <w:p w14:paraId="06BFD307" w14:textId="65F379DF" w:rsidR="00B30340" w:rsidRDefault="006722F8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yamsuri, H. (2023). Perancangan Simulator Kompresor Torak Untuk Media Pembelajaran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Mesin Galuh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(1), 26–34. https://doi.org/10.25157/jmg.v2i1.3084</w:t>
      </w:r>
    </w:p>
    <w:p w14:paraId="66A3F466" w14:textId="48975280" w:rsidR="00B30340" w:rsidRPr="006722F8" w:rsidRDefault="00516F72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eknika, S. (2023). </w:t>
      </w:r>
      <w:r w:rsidRPr="009D5C18">
        <w:rPr>
          <w:rFonts w:ascii="Times New Roman" w:hAnsi="Times New Roman" w:cs="Times New Roman"/>
          <w:noProof/>
          <w:kern w:val="0"/>
          <w:sz w:val="24"/>
          <w:szCs w:val="24"/>
        </w:rPr>
        <w:t>Pengaruh Putaran Blast Wheel Mesin Automatic Blasting Terhadap Kekasaran Pipa Baja Karbon Ct481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1), 169–173.</w:t>
      </w:r>
    </w:p>
    <w:p w14:paraId="6045A9B9" w14:textId="7044E751" w:rsidR="00B30340" w:rsidRDefault="006722F8" w:rsidP="00C65F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horat, S. (2024). Vane Compressor or Blower – Diagram, Working, Advantages, Disadvantages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Vane Compressor or Blower – Diagram, Working, Advantages, Disadvantages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. https://learnmech.com/vane-compressor/</w:t>
      </w:r>
    </w:p>
    <w:p w14:paraId="07E86A77" w14:textId="1E6B0112" w:rsidR="00516F72" w:rsidRPr="006722F8" w:rsidRDefault="00516F72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dana, F. S. (2021). </w:t>
      </w:r>
      <w:r w:rsidRPr="006400B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 Variasi Jarak, Waktu, Dan Tekanan Terhadap Kekasaran Permukaan Pada Proses Sandblasting Dengan Metode Regresi Linear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.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igital Repository Repository Universitas Universitas Jember Jember Digital Digital Repository Repository Universitas Universitas Jember Jember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gital Repository Universitas Jember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eptember 2019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, 2019–2022.</w:t>
      </w:r>
    </w:p>
    <w:p w14:paraId="26CC8CE3" w14:textId="0A14BFB9" w:rsidR="00B30340" w:rsidRDefault="006722F8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dodo, I. G., K, A., Pramono, A., Gutomo, &amp; Safriana, E. (2022). Pengujian Unjuk Kerja (Performance) Kompresor Torak Multi Stage Dengan Tabung Tambahan Pada Saluran Keluaran Pada Silinder Pertama.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gabdian Masyarakat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6722F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6722F8">
        <w:rPr>
          <w:rFonts w:ascii="Times New Roman" w:hAnsi="Times New Roman" w:cs="Times New Roman"/>
          <w:noProof/>
          <w:kern w:val="0"/>
          <w:sz w:val="24"/>
          <w:szCs w:val="24"/>
        </w:rPr>
        <w:t>, 303–312.</w:t>
      </w:r>
    </w:p>
    <w:p w14:paraId="7C9D2AA3" w14:textId="77777777" w:rsidR="00516F72" w:rsidRPr="00A7134E" w:rsidRDefault="00516F72" w:rsidP="00C65FE8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Yusuf, M., Pasau, I., &amp; Hetharia, M. (2022).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LPPM Politeknik Saint Paul Sorong 61 </w:t>
      </w:r>
      <w:r w:rsidRPr="009D5C18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DAYA PADA KOMPRESOR RECIPROCATING 3K-O1-B TPYE P 116H 280csh DI PERTAMINA UNIT VI KASIM</w:t>
      </w:r>
      <w:r w:rsidRPr="009D5C18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  <w:r w:rsidRPr="00A7134E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A7134E">
        <w:rPr>
          <w:rFonts w:ascii="Times New Roman" w:hAnsi="Times New Roman" w:cs="Times New Roman"/>
          <w:noProof/>
          <w:kern w:val="0"/>
          <w:sz w:val="24"/>
          <w:szCs w:val="24"/>
        </w:rPr>
        <w:t>(2), 61–68.</w:t>
      </w:r>
    </w:p>
    <w:p w14:paraId="3CAA6D80" w14:textId="77777777" w:rsidR="00516F72" w:rsidRPr="006722F8" w:rsidRDefault="00516F72" w:rsidP="006722F8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</w:p>
    <w:p w14:paraId="55CDC862" w14:textId="3378DAA1" w:rsidR="00641982" w:rsidRPr="00641982" w:rsidRDefault="00DE77A3" w:rsidP="0064198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641982" w:rsidRPr="00641982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</w:t>
      </w:r>
    </w:p>
    <w:p w14:paraId="1AEA20C4" w14:textId="528D320A" w:rsidR="00DC7F90" w:rsidRDefault="00DC7F90" w:rsidP="00B6476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9C25429" w14:textId="77777777" w:rsidR="00A9480D" w:rsidRDefault="00A9480D" w:rsidP="00B6476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289880B" w14:textId="77777777" w:rsidR="00A3694A" w:rsidRDefault="00A3694A" w:rsidP="00B6476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F2E794C" w14:textId="77777777" w:rsidR="00A3694A" w:rsidRDefault="00A3694A" w:rsidP="00B6476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91D8D61" w14:textId="77777777" w:rsidR="00A3694A" w:rsidRDefault="00A3694A" w:rsidP="00B6476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FC26B4B" w14:textId="77777777" w:rsidR="00A3694A" w:rsidRDefault="00A3694A" w:rsidP="00B6476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EA4CF62" w14:textId="77777777" w:rsidR="00A9480D" w:rsidRDefault="00A9480D" w:rsidP="00516F7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48B870" w14:textId="5C607ABC" w:rsidR="00DC7F90" w:rsidRDefault="00DC7F90" w:rsidP="00516F72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159051054"/>
      <w:r w:rsidRPr="00DC7F9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</w:t>
      </w:r>
      <w:bookmarkEnd w:id="1"/>
    </w:p>
    <w:p w14:paraId="36664078" w14:textId="77777777" w:rsidR="00A9480D" w:rsidRDefault="00A9480D" w:rsidP="00DC7F90">
      <w:pPr>
        <w:rPr>
          <w:noProof/>
        </w:rPr>
      </w:pPr>
    </w:p>
    <w:p w14:paraId="03D76B82" w14:textId="5F0F3404" w:rsidR="00DC7F90" w:rsidRDefault="00A9480D" w:rsidP="00DC7F90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950080" behindDoc="0" locked="0" layoutInCell="1" allowOverlap="1" wp14:anchorId="5A872E06" wp14:editId="654B5BA3">
                <wp:simplePos x="0" y="0"/>
                <wp:positionH relativeFrom="margin">
                  <wp:align>center</wp:align>
                </wp:positionH>
                <wp:positionV relativeFrom="paragraph">
                  <wp:posOffset>6567170</wp:posOffset>
                </wp:positionV>
                <wp:extent cx="4360545" cy="635"/>
                <wp:effectExtent l="0" t="0" r="1905" b="2540"/>
                <wp:wrapTopAndBottom/>
                <wp:docPr id="140998774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605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D66EDA2" w14:textId="15511E35" w:rsidR="0099159D" w:rsidRPr="00EC2BB6" w:rsidRDefault="0099159D" w:rsidP="00C90A58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  <w:lang w:val="en-US"/>
                              </w:rPr>
                            </w:pPr>
                            <w:bookmarkStart w:id="2" w:name="_Toc158858022"/>
                            <w:bookmarkStart w:id="3" w:name="_Toc158861429"/>
                            <w:r w:rsidRPr="00EC2BB6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 </w:t>
                            </w:r>
                            <w:r w:rsidRPr="00EC2BB6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EC2BB6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instrText xml:space="preserve"> SEQ Lampiran_ \* ARABIC </w:instrText>
                            </w:r>
                            <w:r w:rsidRPr="00EC2BB6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3D203F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  <w:t>1</w:t>
                            </w:r>
                            <w:r w:rsidRPr="00EC2BB6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EC2BB6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Lembar Bimbingan Skripsi Dosen Pembimbing satu</w:t>
                            </w:r>
                            <w:bookmarkEnd w:id="2"/>
                            <w:bookmarkEnd w:id="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A872E06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0;margin-top:517.1pt;width:343.35pt;height:.05pt;z-index:25195008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" stroked="f">
                <v:textbox style="mso-fit-shape-to-text:t" inset="0,0,0,0">
                  <w:txbxContent>
                    <w:p w14:paraId="1D66EDA2" w14:textId="15511E35" w:rsidR="0099159D" w:rsidRPr="00EC2BB6" w:rsidRDefault="0099159D" w:rsidP="00C90A58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  <w:lang w:val="en-US"/>
                        </w:rPr>
                      </w:pPr>
                      <w:bookmarkStart w:id="4" w:name="_Toc158858022"/>
                      <w:bookmarkStart w:id="5" w:name="_Toc158861429"/>
                      <w:r w:rsidRPr="00EC2BB6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 </w:t>
                      </w:r>
                      <w:r w:rsidRPr="00EC2BB6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begin"/>
                      </w:r>
                      <w:r w:rsidRPr="00EC2BB6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instrText xml:space="preserve"> SEQ Lampiran_ \* ARABIC </w:instrText>
                      </w:r>
                      <w:r w:rsidRPr="00EC2BB6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separate"/>
                      </w:r>
                      <w:r w:rsidR="003D203F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  <w:t>1</w:t>
                      </w:r>
                      <w:r w:rsidRPr="00EC2BB6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EC2BB6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Lembar Bimbingan Skripsi Dosen Pembimbing satu</w:t>
                      </w:r>
                      <w:bookmarkEnd w:id="4"/>
                      <w:bookmarkEnd w:id="5"/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  <w:lang w:val="en-US"/>
        </w:rPr>
        <w:drawing>
          <wp:anchor distT="0" distB="0" distL="114300" distR="114300" simplePos="0" relativeHeight="252021760" behindDoc="0" locked="0" layoutInCell="1" allowOverlap="1" wp14:anchorId="3364260A" wp14:editId="2A6C7D20">
            <wp:simplePos x="0" y="0"/>
            <wp:positionH relativeFrom="margin">
              <wp:align>center</wp:align>
            </wp:positionH>
            <wp:positionV relativeFrom="paragraph">
              <wp:posOffset>247650</wp:posOffset>
            </wp:positionV>
            <wp:extent cx="4251960" cy="6256020"/>
            <wp:effectExtent l="0" t="0" r="0" b="0"/>
            <wp:wrapTopAndBottom/>
            <wp:docPr id="14687128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7272"/>
                    <a:stretch/>
                  </pic:blipFill>
                  <pic:spPr bwMode="auto">
                    <a:xfrm>
                      <a:off x="0" y="0"/>
                      <a:ext cx="4251960" cy="6256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9480D">
        <w:t xml:space="preserve"> </w:t>
      </w:r>
    </w:p>
    <w:p w14:paraId="324C7C1D" w14:textId="69526382" w:rsidR="0079342B" w:rsidRDefault="0079342B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B755231" w14:textId="77777777" w:rsidR="00A9480D" w:rsidRDefault="00A9480D" w:rsidP="00C90A58">
      <w:pPr>
        <w:keepNext/>
        <w:jc w:val="center"/>
        <w:rPr>
          <w:noProof/>
        </w:rPr>
      </w:pPr>
    </w:p>
    <w:p w14:paraId="0CABE1EE" w14:textId="0C97ED3F" w:rsidR="00C90A58" w:rsidRDefault="00A9480D" w:rsidP="00C90A58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3F5C0203" wp14:editId="54C7B5D7">
            <wp:extent cx="4594860" cy="6972300"/>
            <wp:effectExtent l="0" t="0" r="0" b="0"/>
            <wp:docPr id="9294280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4679"/>
                    <a:stretch/>
                  </pic:blipFill>
                  <pic:spPr bwMode="auto">
                    <a:xfrm>
                      <a:off x="0" y="0"/>
                      <a:ext cx="4594860" cy="697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09FDB0" w14:textId="09EE21A0" w:rsidR="00EC2BB6" w:rsidRPr="00640685" w:rsidRDefault="00C90A58" w:rsidP="00C90A58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6" w:name="_Toc158861430"/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 </w:t>
      </w:r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3D203F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="00640685"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.</w:t>
      </w:r>
      <w:r w:rsidRPr="006406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Lembar Bimbingan Skripsi Dosen pembimbing dua</w:t>
      </w:r>
      <w:bookmarkEnd w:id="6"/>
    </w:p>
    <w:p w14:paraId="47BBC797" w14:textId="366116A5" w:rsidR="0079342B" w:rsidRPr="00EC2BB6" w:rsidRDefault="0079342B" w:rsidP="00C90A58">
      <w:pPr>
        <w:pStyle w:val="Caption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</w:p>
    <w:p w14:paraId="245E2FDF" w14:textId="1EDF0682" w:rsidR="001132AA" w:rsidRDefault="001132AA">
      <w:pPr>
        <w:rPr>
          <w:rFonts w:ascii="Times New Roman" w:hAnsi="Times New Roman" w:cs="Times New Roman"/>
          <w:sz w:val="18"/>
          <w:szCs w:val="18"/>
        </w:rPr>
      </w:pPr>
    </w:p>
    <w:p w14:paraId="05C51DA2" w14:textId="17473C88" w:rsidR="00B34FFC" w:rsidRDefault="00C90A58" w:rsidP="00C90A58">
      <w:pPr>
        <w:pStyle w:val="Caption"/>
        <w:keepNext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71584" behindDoc="0" locked="0" layoutInCell="1" allowOverlap="1" wp14:anchorId="38A3901E" wp14:editId="42F543D3">
                <wp:simplePos x="0" y="0"/>
                <wp:positionH relativeFrom="column">
                  <wp:posOffset>157480</wp:posOffset>
                </wp:positionH>
                <wp:positionV relativeFrom="paragraph">
                  <wp:posOffset>2095500</wp:posOffset>
                </wp:positionV>
                <wp:extent cx="4718050" cy="635"/>
                <wp:effectExtent l="0" t="0" r="0" b="0"/>
                <wp:wrapTopAndBottom/>
                <wp:docPr id="120647112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80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23FD84F" w14:textId="42AA777C" w:rsidR="0099159D" w:rsidRPr="00C90A58" w:rsidRDefault="0099159D" w:rsidP="00C90A58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bookmarkStart w:id="7" w:name="_Toc158858024"/>
                            <w:bookmarkStart w:id="8" w:name="_Toc158861431"/>
                            <w:r w:rsidRPr="00C90A58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 </w:t>
                            </w:r>
                            <w:r w:rsidRPr="00C90A58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C90A58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instrText xml:space="preserve"> SEQ Lampiran_ \* ARABIC </w:instrText>
                            </w:r>
                            <w:r w:rsidRPr="00C90A58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3D203F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  <w:t>3</w:t>
                            </w:r>
                            <w:r w:rsidRPr="00C90A58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C90A58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okumentasi Pen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gukur</w:t>
                            </w:r>
                            <w:r w:rsidRPr="00C90A58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an Kecepatan Putaran Kompresor</w:t>
                            </w:r>
                            <w:bookmarkEnd w:id="7"/>
                            <w:bookmarkEnd w:id="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8A3901E" id="_x0000_s1027" type="#_x0000_t202" style="position:absolute;margin-left:12.4pt;margin-top:165pt;width:371.5pt;height:.05pt;z-index:251971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" stroked="f">
                <v:textbox style="mso-fit-shape-to-text:t" inset="0,0,0,0">
                  <w:txbxContent>
                    <w:p w14:paraId="223FD84F" w14:textId="42AA777C" w:rsidR="0099159D" w:rsidRPr="00C90A58" w:rsidRDefault="0099159D" w:rsidP="00C90A58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bookmarkStart w:id="9" w:name="_Toc158858024"/>
                      <w:bookmarkStart w:id="10" w:name="_Toc158861431"/>
                      <w:r w:rsidRPr="00C90A58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 </w:t>
                      </w:r>
                      <w:r w:rsidRPr="00C90A58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begin"/>
                      </w:r>
                      <w:r w:rsidRPr="00C90A58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instrText xml:space="preserve"> SEQ Lampiran_ \* ARABIC </w:instrText>
                      </w:r>
                      <w:r w:rsidRPr="00C90A58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separate"/>
                      </w:r>
                      <w:r w:rsidR="003D203F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  <w:t>3</w:t>
                      </w:r>
                      <w:r w:rsidRPr="00C90A58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C90A58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okumentasi Pen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gukur</w:t>
                      </w:r>
                      <w:r w:rsidRPr="00C90A58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an Kecepatan Putaran Kompresor</w:t>
                      </w:r>
                      <w:bookmarkEnd w:id="9"/>
                      <w:bookmarkEnd w:id="10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EC2BB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  <w:lang w:val="en-US"/>
        </w:rPr>
        <w:drawing>
          <wp:anchor distT="0" distB="0" distL="114300" distR="114300" simplePos="0" relativeHeight="251951104" behindDoc="0" locked="0" layoutInCell="1" allowOverlap="1" wp14:anchorId="3990232D" wp14:editId="5B2B9B63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4718050" cy="2038350"/>
            <wp:effectExtent l="0" t="0" r="6350" b="0"/>
            <wp:wrapTopAndBottom/>
            <wp:docPr id="9062011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28" t="12479" r="2859" b="6408"/>
                    <a:stretch/>
                  </pic:blipFill>
                  <pic:spPr bwMode="auto">
                    <a:xfrm>
                      <a:off x="0" y="0"/>
                      <a:ext cx="4718050" cy="2038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973632" behindDoc="0" locked="0" layoutInCell="1" allowOverlap="1" wp14:anchorId="22E9E3A8" wp14:editId="6D3F0CDA">
                <wp:simplePos x="0" y="0"/>
                <wp:positionH relativeFrom="column">
                  <wp:posOffset>179705</wp:posOffset>
                </wp:positionH>
                <wp:positionV relativeFrom="paragraph">
                  <wp:posOffset>4714240</wp:posOffset>
                </wp:positionV>
                <wp:extent cx="4665345" cy="635"/>
                <wp:effectExtent l="0" t="0" r="0" b="0"/>
                <wp:wrapTopAndBottom/>
                <wp:docPr id="191756317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653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5ADCABB" w14:textId="63414636" w:rsidR="0099159D" w:rsidRPr="00640685" w:rsidRDefault="0099159D" w:rsidP="00C90A58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bookmarkStart w:id="11" w:name="_Toc158858025"/>
                            <w:bookmarkStart w:id="12" w:name="_Toc158861432"/>
                            <w:r w:rsidRPr="00640685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 </w: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instrText xml:space="preserve"> SEQ Lampiran_ \* ARABIC </w:instrTex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3D203F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  <w:t>4</w: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okumentasi pengukuran tekanan udara kompresor</w:t>
                            </w:r>
                            <w:bookmarkEnd w:id="11"/>
                            <w:bookmarkEnd w:id="1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E9E3A8" id="_x0000_s1028" type="#_x0000_t202" style="position:absolute;margin-left:14.15pt;margin-top:371.2pt;width:367.35pt;height:.05pt;z-index:251973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" stroked="f">
                <v:textbox style="mso-fit-shape-to-text:t" inset="0,0,0,0">
                  <w:txbxContent>
                    <w:p w14:paraId="25ADCABB" w14:textId="63414636" w:rsidR="0099159D" w:rsidRPr="00640685" w:rsidRDefault="0099159D" w:rsidP="00C90A58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bookmarkStart w:id="13" w:name="_Toc158858025"/>
                      <w:bookmarkStart w:id="14" w:name="_Toc158861432"/>
                      <w:r w:rsidRPr="00640685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 </w:t>
                      </w:r>
                      <w:r w:rsidRPr="00640685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begin"/>
                      </w:r>
                      <w:r w:rsidRPr="00640685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instrText xml:space="preserve"> SEQ Lampiran_ \* ARABIC </w:instrText>
                      </w:r>
                      <w:r w:rsidRPr="00640685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separate"/>
                      </w:r>
                      <w:r w:rsidR="003D203F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  <w:t>4</w:t>
                      </w:r>
                      <w:r w:rsidRPr="00640685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640685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okumentasi pengukuran tekanan udara kompresor</w:t>
                      </w:r>
                      <w:bookmarkEnd w:id="13"/>
                      <w:bookmarkEnd w:id="14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65E6B">
        <w:rPr>
          <w:noProof/>
          <w:lang w:val="en-US"/>
        </w:rPr>
        <w:drawing>
          <wp:anchor distT="0" distB="0" distL="114300" distR="114300" simplePos="0" relativeHeight="251952128" behindDoc="0" locked="0" layoutInCell="1" allowOverlap="1" wp14:anchorId="137837B9" wp14:editId="226A2840">
            <wp:simplePos x="0" y="0"/>
            <wp:positionH relativeFrom="page">
              <wp:posOffset>2875915</wp:posOffset>
            </wp:positionH>
            <wp:positionV relativeFrom="paragraph">
              <wp:posOffset>1247775</wp:posOffset>
            </wp:positionV>
            <wp:extent cx="2153920" cy="4665345"/>
            <wp:effectExtent l="1587" t="0" r="318" b="317"/>
            <wp:wrapTopAndBottom/>
            <wp:docPr id="73480322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16" t="3341" r="17866" b="3644"/>
                    <a:stretch/>
                  </pic:blipFill>
                  <pic:spPr bwMode="auto">
                    <a:xfrm rot="5400000">
                      <a:off x="0" y="0"/>
                      <a:ext cx="2153920" cy="4665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367E93" w14:textId="439CAE86" w:rsidR="00EC2BB6" w:rsidRDefault="00EC2BB6" w:rsidP="00EC2BB6"/>
    <w:p w14:paraId="7A54273D" w14:textId="5B59BAD5" w:rsidR="0014103B" w:rsidRDefault="0014103B">
      <w:pPr>
        <w:rPr>
          <w:noProof/>
        </w:rPr>
      </w:pPr>
      <w:r>
        <w:rPr>
          <w:noProof/>
        </w:rPr>
        <w:br w:type="page"/>
      </w:r>
    </w:p>
    <w:p w14:paraId="137287C8" w14:textId="26D6EF20" w:rsidR="0014103B" w:rsidRDefault="001675CA" w:rsidP="00EC2BB6">
      <w:pPr>
        <w:rPr>
          <w:noProof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87968" behindDoc="0" locked="0" layoutInCell="1" allowOverlap="1" wp14:anchorId="28E189CF" wp14:editId="51636D74">
                <wp:simplePos x="0" y="0"/>
                <wp:positionH relativeFrom="margin">
                  <wp:align>right</wp:align>
                </wp:positionH>
                <wp:positionV relativeFrom="paragraph">
                  <wp:posOffset>6186170</wp:posOffset>
                </wp:positionV>
                <wp:extent cx="5041900" cy="635"/>
                <wp:effectExtent l="0" t="0" r="6350" b="0"/>
                <wp:wrapTopAndBottom/>
                <wp:docPr id="53074061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419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06AAFB7" w14:textId="1B645847" w:rsidR="0099159D" w:rsidRPr="001675CA" w:rsidRDefault="0099159D" w:rsidP="001675CA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r w:rsidRPr="001675CA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6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1675C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okumentasi Pengukuran Waktu Pengisian Udara Pada Tabung Kompresor untuk Variasi Tekanan Udara Kompresor 5 Ba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8E189CF" id="_x0000_s1029" type="#_x0000_t202" style="position:absolute;margin-left:345.8pt;margin-top:487.1pt;width:397pt;height:.05pt;z-index:251987968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" stroked="f">
                <v:textbox style="mso-fit-shape-to-text:t" inset="0,0,0,0">
                  <w:txbxContent>
                    <w:p w14:paraId="106AAFB7" w14:textId="1B645847" w:rsidR="0099159D" w:rsidRPr="001675CA" w:rsidRDefault="0099159D" w:rsidP="001675CA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r w:rsidRPr="001675CA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6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1675CA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okumentasi Pengukuran Waktu Pengisian Udara Pada Tabung Kompresor untuk Variasi Tekanan Udara Kompresor 5 Bar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985920" behindDoc="0" locked="0" layoutInCell="1" allowOverlap="1" wp14:anchorId="1E901304" wp14:editId="60C701AD">
                <wp:simplePos x="0" y="0"/>
                <wp:positionH relativeFrom="margin">
                  <wp:align>right</wp:align>
                </wp:positionH>
                <wp:positionV relativeFrom="paragraph">
                  <wp:posOffset>2661920</wp:posOffset>
                </wp:positionV>
                <wp:extent cx="4991100" cy="635"/>
                <wp:effectExtent l="0" t="0" r="0" b="0"/>
                <wp:wrapTopAndBottom/>
                <wp:docPr id="182536332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911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21F5ED2" w14:textId="739B60A6" w:rsidR="0099159D" w:rsidRPr="001675CA" w:rsidRDefault="0099159D" w:rsidP="001675CA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r w:rsidRPr="001675CA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5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1675C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okumentasi Pengukuran Waktu Pengisian Udara Pada Tabung Kompresor untuk Variasi Tekanan Udara Kompresor 4 Ba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E901304" id="_x0000_s1030" type="#_x0000_t202" style="position:absolute;margin-left:341.8pt;margin-top:209.6pt;width:393pt;height:.05pt;z-index:251985920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" stroked="f">
                <v:textbox style="mso-fit-shape-to-text:t" inset="0,0,0,0">
                  <w:txbxContent>
                    <w:p w14:paraId="221F5ED2" w14:textId="739B60A6" w:rsidR="0099159D" w:rsidRPr="001675CA" w:rsidRDefault="0099159D" w:rsidP="001675CA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r w:rsidRPr="001675CA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5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1675CA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okumentasi Pengukuran Waktu Pengisian Udara Pada Tabung Kompresor untuk Variasi Tekanan Udara Kompresor 4 Bar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3A0DB2">
        <w:rPr>
          <w:noProof/>
          <w:lang w:val="en-US"/>
        </w:rPr>
        <w:drawing>
          <wp:anchor distT="0" distB="0" distL="114300" distR="114300" simplePos="0" relativeHeight="251958272" behindDoc="0" locked="0" layoutInCell="1" allowOverlap="1" wp14:anchorId="23F12F55" wp14:editId="143BF4D0">
            <wp:simplePos x="0" y="0"/>
            <wp:positionH relativeFrom="page">
              <wp:align>center</wp:align>
            </wp:positionH>
            <wp:positionV relativeFrom="paragraph">
              <wp:posOffset>3186430</wp:posOffset>
            </wp:positionV>
            <wp:extent cx="1384300" cy="2943860"/>
            <wp:effectExtent l="0" t="0" r="6350" b="8890"/>
            <wp:wrapTopAndBottom/>
            <wp:docPr id="36458426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316" t="13363" r="32972" b="22405"/>
                    <a:stretch/>
                  </pic:blipFill>
                  <pic:spPr bwMode="auto">
                    <a:xfrm>
                      <a:off x="0" y="0"/>
                      <a:ext cx="1384300" cy="2943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4103B">
        <w:rPr>
          <w:noProof/>
          <w:lang w:val="en-US"/>
        </w:rPr>
        <w:drawing>
          <wp:anchor distT="0" distB="0" distL="114300" distR="114300" simplePos="0" relativeHeight="251955200" behindDoc="0" locked="0" layoutInCell="1" allowOverlap="1" wp14:anchorId="5B5AA277" wp14:editId="5D6F5C7C">
            <wp:simplePos x="0" y="0"/>
            <wp:positionH relativeFrom="page">
              <wp:align>center</wp:align>
            </wp:positionH>
            <wp:positionV relativeFrom="paragraph">
              <wp:posOffset>0</wp:posOffset>
            </wp:positionV>
            <wp:extent cx="1339850" cy="2607310"/>
            <wp:effectExtent l="0" t="0" r="0" b="2540"/>
            <wp:wrapTopAndBottom/>
            <wp:docPr id="110190355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805" t="13630" r="30452" b="22049"/>
                    <a:stretch/>
                  </pic:blipFill>
                  <pic:spPr bwMode="auto">
                    <a:xfrm>
                      <a:off x="0" y="0"/>
                      <a:ext cx="1339850" cy="2607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4B98115" w14:textId="77777777" w:rsidR="003A0DB2" w:rsidRDefault="003A0DB2" w:rsidP="003A0DB2">
      <w:pPr>
        <w:jc w:val="center"/>
        <w:rPr>
          <w:noProof/>
        </w:rPr>
      </w:pPr>
    </w:p>
    <w:p w14:paraId="57ED345B" w14:textId="77777777" w:rsidR="003A0DB2" w:rsidRDefault="003A0DB2" w:rsidP="003A0DB2">
      <w:pPr>
        <w:jc w:val="center"/>
        <w:rPr>
          <w:noProof/>
        </w:rPr>
      </w:pPr>
    </w:p>
    <w:p w14:paraId="065FF18D" w14:textId="77777777" w:rsidR="00EE202F" w:rsidRDefault="00EE202F" w:rsidP="003A0DB2">
      <w:pPr>
        <w:jc w:val="center"/>
        <w:rPr>
          <w:noProof/>
        </w:rPr>
      </w:pPr>
    </w:p>
    <w:p w14:paraId="18E100B3" w14:textId="77777777" w:rsidR="00EE202F" w:rsidRDefault="00EE202F" w:rsidP="003A0DB2">
      <w:pPr>
        <w:jc w:val="center"/>
        <w:rPr>
          <w:noProof/>
        </w:rPr>
      </w:pPr>
    </w:p>
    <w:p w14:paraId="7FBABE72" w14:textId="1CC7BE78" w:rsidR="003A0DB2" w:rsidRDefault="001675CA" w:rsidP="003A0DB2">
      <w:pPr>
        <w:jc w:val="center"/>
        <w:rPr>
          <w:noProof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92064" behindDoc="0" locked="0" layoutInCell="1" allowOverlap="1" wp14:anchorId="795A0435" wp14:editId="6E07F32B">
                <wp:simplePos x="0" y="0"/>
                <wp:positionH relativeFrom="margin">
                  <wp:align>right</wp:align>
                </wp:positionH>
                <wp:positionV relativeFrom="paragraph">
                  <wp:posOffset>7481570</wp:posOffset>
                </wp:positionV>
                <wp:extent cx="5035550" cy="635"/>
                <wp:effectExtent l="0" t="0" r="0" b="0"/>
                <wp:wrapTopAndBottom/>
                <wp:docPr id="188624555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55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C2969DE" w14:textId="5A706DCF" w:rsidR="0099159D" w:rsidRPr="001675CA" w:rsidRDefault="0099159D" w:rsidP="001675CA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r w:rsidRPr="001675CA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8</w:t>
                            </w:r>
                            <w:r w:rsidRPr="001675CA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1675C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okumentasi Pengujian Vapor Blasting pada Produk Uj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95A0435" id="_x0000_s1031" type="#_x0000_t202" style="position:absolute;left:0;text-align:left;margin-left:345.3pt;margin-top:589.1pt;width:396.5pt;height:.05pt;z-index:251992064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" stroked="f">
                <v:textbox style="mso-fit-shape-to-text:t" inset="0,0,0,0">
                  <w:txbxContent>
                    <w:p w14:paraId="3C2969DE" w14:textId="5A706DCF" w:rsidR="0099159D" w:rsidRPr="001675CA" w:rsidRDefault="0099159D" w:rsidP="001675CA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r w:rsidRPr="001675CA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8</w:t>
                      </w:r>
                      <w:r w:rsidRPr="001675CA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1675CA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okumentasi Pengujian Vapor Blasting pada Produk Uji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990016" behindDoc="0" locked="0" layoutInCell="1" allowOverlap="1" wp14:anchorId="693D731D" wp14:editId="0547B8C1">
                <wp:simplePos x="0" y="0"/>
                <wp:positionH relativeFrom="margin">
                  <wp:align>left</wp:align>
                </wp:positionH>
                <wp:positionV relativeFrom="paragraph">
                  <wp:posOffset>2573020</wp:posOffset>
                </wp:positionV>
                <wp:extent cx="5016500" cy="635"/>
                <wp:effectExtent l="0" t="0" r="0" b="0"/>
                <wp:wrapTopAndBottom/>
                <wp:docPr id="126290572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16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4865610" w14:textId="42FD23E1" w:rsidR="0099159D" w:rsidRPr="001675CA" w:rsidRDefault="0099159D" w:rsidP="001675CA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r w:rsidRPr="001675CA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7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1675CA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okumentasi Pengukuran Waktu Pengisian Udara Pada Tabung Kompresor untuk Variasi Tekanan Udara Kompresor 6 Ba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93D731D" id="_x0000_s1032" type="#_x0000_t202" style="position:absolute;left:0;text-align:left;margin-left:0;margin-top:202.6pt;width:395pt;height:.05pt;z-index:251990016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" stroked="f">
                <v:textbox style="mso-fit-shape-to-text:t" inset="0,0,0,0">
                  <w:txbxContent>
                    <w:p w14:paraId="54865610" w14:textId="42FD23E1" w:rsidR="0099159D" w:rsidRPr="001675CA" w:rsidRDefault="0099159D" w:rsidP="001675CA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r w:rsidRPr="001675CA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7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1675CA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okumentasi Pengukuran Waktu Pengisian Udara Pada Tabung Kompresor untuk Variasi Tekanan Udara Kompresor 6 Bar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EE202F">
        <w:rPr>
          <w:noProof/>
          <w:lang w:val="en-US"/>
        </w:rPr>
        <w:drawing>
          <wp:anchor distT="0" distB="0" distL="114300" distR="114300" simplePos="0" relativeHeight="251964416" behindDoc="0" locked="0" layoutInCell="1" allowOverlap="1" wp14:anchorId="24BE0487" wp14:editId="649FB1A8">
            <wp:simplePos x="0" y="0"/>
            <wp:positionH relativeFrom="margin">
              <wp:posOffset>1353820</wp:posOffset>
            </wp:positionH>
            <wp:positionV relativeFrom="paragraph">
              <wp:posOffset>3309620</wp:posOffset>
            </wp:positionV>
            <wp:extent cx="2324100" cy="4114165"/>
            <wp:effectExtent l="0" t="0" r="0" b="635"/>
            <wp:wrapTopAndBottom/>
            <wp:docPr id="37039167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18" r="388" b="6364"/>
                    <a:stretch/>
                  </pic:blipFill>
                  <pic:spPr bwMode="auto">
                    <a:xfrm>
                      <a:off x="0" y="0"/>
                      <a:ext cx="2324100" cy="4114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A0DB2">
        <w:rPr>
          <w:noProof/>
          <w:lang w:val="en-US"/>
        </w:rPr>
        <w:drawing>
          <wp:anchor distT="0" distB="0" distL="114300" distR="114300" simplePos="0" relativeHeight="251961344" behindDoc="0" locked="0" layoutInCell="1" allowOverlap="1" wp14:anchorId="4BEE5436" wp14:editId="643BC920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1377950" cy="2517140"/>
            <wp:effectExtent l="0" t="0" r="0" b="0"/>
            <wp:wrapTopAndBottom/>
            <wp:docPr id="196692327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190" t="11671" r="30579" b="23385"/>
                    <a:stretch/>
                  </pic:blipFill>
                  <pic:spPr bwMode="auto">
                    <a:xfrm>
                      <a:off x="0" y="0"/>
                      <a:ext cx="1377950" cy="2517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E7D9B59" w14:textId="063F34B7" w:rsidR="00EE202F" w:rsidRDefault="00EE202F" w:rsidP="003A0DB2">
      <w:pPr>
        <w:jc w:val="center"/>
        <w:rPr>
          <w:noProof/>
        </w:rPr>
      </w:pPr>
    </w:p>
    <w:p w14:paraId="491ABF8B" w14:textId="6351DF37" w:rsidR="00EE202F" w:rsidRDefault="00640685" w:rsidP="003A0DB2">
      <w:pPr>
        <w:jc w:val="center"/>
        <w:rPr>
          <w:noProof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83872" behindDoc="0" locked="0" layoutInCell="1" allowOverlap="1" wp14:anchorId="56ED2276" wp14:editId="76F2287B">
                <wp:simplePos x="0" y="0"/>
                <wp:positionH relativeFrom="margin">
                  <wp:align>right</wp:align>
                </wp:positionH>
                <wp:positionV relativeFrom="paragraph">
                  <wp:posOffset>3220720</wp:posOffset>
                </wp:positionV>
                <wp:extent cx="5041900" cy="635"/>
                <wp:effectExtent l="0" t="0" r="6350" b="0"/>
                <wp:wrapTopAndBottom/>
                <wp:docPr id="115076035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419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4A399D9" w14:textId="7AE26603" w:rsidR="0099159D" w:rsidRPr="00640685" w:rsidRDefault="0099159D" w:rsidP="00640685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</w:rPr>
                            </w:pPr>
                            <w:r w:rsidRPr="00640685"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Lampir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9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>.</w: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Hasil </w: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Vapor Blasting</w:t>
                            </w:r>
                            <w:r w:rsidRPr="00640685">
                              <w:rPr>
                                <w:rFonts w:ascii="Times New Roman" w:hAnsi="Times New Roman" w:cs="Times New Roman"/>
                                <w:i w:val="0"/>
                                <w:iCs w:val="0"/>
                                <w:color w:val="auto"/>
                                <w:sz w:val="24"/>
                                <w:szCs w:val="24"/>
                              </w:rPr>
                              <w:t xml:space="preserve"> dengan Variasi Tekanan Udara Kompresor 4 ba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6ED2276" id="_x0000_s1033" type="#_x0000_t202" style="position:absolute;left:0;text-align:left;margin-left:345.8pt;margin-top:253.6pt;width:397pt;height:.05pt;z-index:25198387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" stroked="f">
                <v:textbox style="mso-fit-shape-to-text:t" inset="0,0,0,0">
                  <w:txbxContent>
                    <w:p w14:paraId="14A399D9" w14:textId="7AE26603" w:rsidR="0099159D" w:rsidRPr="00640685" w:rsidRDefault="0099159D" w:rsidP="00640685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</w:rPr>
                      </w:pPr>
                      <w:r w:rsidRPr="00640685"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Lampir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9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>.</w:t>
                      </w:r>
                      <w:r w:rsidRPr="00640685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Hasil </w:t>
                      </w:r>
                      <w:r w:rsidRPr="00640685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Vapor Blasting</w:t>
                      </w:r>
                      <w:r w:rsidRPr="00640685">
                        <w:rPr>
                          <w:rFonts w:ascii="Times New Roman" w:hAnsi="Times New Roman" w:cs="Times New Roman"/>
                          <w:i w:val="0"/>
                          <w:iCs w:val="0"/>
                          <w:color w:val="auto"/>
                          <w:sz w:val="24"/>
                          <w:szCs w:val="24"/>
                        </w:rPr>
                        <w:t xml:space="preserve"> dengan Variasi Tekanan Udara Kompresor 4 bar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EE202F">
        <w:rPr>
          <w:noProof/>
          <w:lang w:val="en-US"/>
        </w:rPr>
        <w:drawing>
          <wp:anchor distT="0" distB="0" distL="114300" distR="114300" simplePos="0" relativeHeight="251967488" behindDoc="0" locked="0" layoutInCell="1" allowOverlap="1" wp14:anchorId="58F4AC66" wp14:editId="6F522E5C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2374900" cy="3166110"/>
            <wp:effectExtent l="0" t="0" r="6350" b="0"/>
            <wp:wrapTopAndBottom/>
            <wp:docPr id="62124383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4900" cy="3166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7B6CC33" w14:textId="77777777" w:rsidR="00640685" w:rsidRDefault="00EE202F" w:rsidP="00640685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4D133694" wp14:editId="20341828">
            <wp:extent cx="2290445" cy="3054023"/>
            <wp:effectExtent l="0" t="0" r="0" b="0"/>
            <wp:docPr id="19594371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0529" cy="3067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EEDF8" w14:textId="508BCC85" w:rsidR="00EE202F" w:rsidRPr="00640685" w:rsidRDefault="00640685" w:rsidP="00640685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094CD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10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.</w:t>
      </w:r>
      <w:r w:rsidRPr="006406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Hasil </w:t>
      </w:r>
      <w:r w:rsidRPr="00094CDD">
        <w:rPr>
          <w:rFonts w:ascii="Times New Roman" w:hAnsi="Times New Roman" w:cs="Times New Roman"/>
          <w:color w:val="auto"/>
          <w:sz w:val="24"/>
          <w:szCs w:val="24"/>
        </w:rPr>
        <w:t>Vapor Blasting</w:t>
      </w:r>
      <w:r w:rsidRPr="006406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ngan Variasi Tekanan Udara Kompresor 5 bar</w:t>
      </w:r>
    </w:p>
    <w:p w14:paraId="25F119AA" w14:textId="349945D5" w:rsidR="003A0DB2" w:rsidRPr="00EE202F" w:rsidRDefault="003A0DB2" w:rsidP="00640685">
      <w:pPr>
        <w:pStyle w:val="Caption"/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</w:pPr>
    </w:p>
    <w:p w14:paraId="1C6164A2" w14:textId="6B4BEDE4" w:rsidR="00EE202F" w:rsidRDefault="00EE202F">
      <w:pPr>
        <w:rPr>
          <w:noProof/>
        </w:rPr>
      </w:pPr>
      <w:r>
        <w:rPr>
          <w:noProof/>
        </w:rPr>
        <w:br w:type="page"/>
      </w:r>
    </w:p>
    <w:p w14:paraId="463CDF18" w14:textId="77777777" w:rsidR="00640685" w:rsidRDefault="00EE202F" w:rsidP="00640685">
      <w:pPr>
        <w:keepNext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7FE62928" wp14:editId="26BC4873">
            <wp:extent cx="2406650" cy="3208968"/>
            <wp:effectExtent l="0" t="0" r="0" b="0"/>
            <wp:docPr id="1663060718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9167" cy="32256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6AF2B" w14:textId="1E31E31C" w:rsidR="00EE202F" w:rsidRPr="00640685" w:rsidRDefault="00640685" w:rsidP="00640685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64068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094CD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11</w:t>
      </w: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.</w:t>
      </w:r>
      <w:r w:rsidRPr="006406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Hasil </w:t>
      </w:r>
      <w:r w:rsidRPr="00640685">
        <w:rPr>
          <w:rFonts w:ascii="Times New Roman" w:hAnsi="Times New Roman" w:cs="Times New Roman"/>
          <w:color w:val="auto"/>
          <w:sz w:val="24"/>
          <w:szCs w:val="24"/>
        </w:rPr>
        <w:t>Vapor Blasting</w:t>
      </w:r>
      <w:r w:rsidRPr="006406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ngan Variasi Tekanan Udara Kompresor 6 Bar</w:t>
      </w:r>
    </w:p>
    <w:p w14:paraId="5AF2345E" w14:textId="1AB55F71" w:rsidR="00565E6B" w:rsidRPr="00EE202F" w:rsidRDefault="00565E6B" w:rsidP="00640685">
      <w:pPr>
        <w:pStyle w:val="Caption"/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</w:pPr>
    </w:p>
    <w:p w14:paraId="3E4D24B7" w14:textId="12471924" w:rsidR="00565E6B" w:rsidRPr="00EC2BB6" w:rsidRDefault="00565E6B" w:rsidP="00EC2BB6"/>
    <w:sectPr w:rsidR="00565E6B" w:rsidRPr="00EC2BB6" w:rsidSect="00AD15A4">
      <w:headerReference w:type="default" r:id="rId19"/>
      <w:footerReference w:type="default" r:id="rId20"/>
      <w:headerReference w:type="first" r:id="rId21"/>
      <w:footerReference w:type="first" r:id="rId22"/>
      <w:pgSz w:w="11906" w:h="16838"/>
      <w:pgMar w:top="2268" w:right="1701" w:bottom="1701" w:left="2268" w:header="709" w:footer="709" w:gutter="0"/>
      <w:pgNumType w:start="8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CBD43E" w14:textId="77777777" w:rsidR="00AD15A4" w:rsidRDefault="00AD15A4" w:rsidP="00571804">
      <w:pPr>
        <w:spacing w:after="0" w:line="240" w:lineRule="auto"/>
      </w:pPr>
      <w:r>
        <w:separator/>
      </w:r>
    </w:p>
  </w:endnote>
  <w:endnote w:type="continuationSeparator" w:id="0">
    <w:p w14:paraId="2C7B646A" w14:textId="77777777" w:rsidR="00AD15A4" w:rsidRDefault="00AD15A4" w:rsidP="005718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18DD52" w14:textId="51FC9768" w:rsidR="0099159D" w:rsidRDefault="0099159D">
    <w:pPr>
      <w:pStyle w:val="Footer"/>
      <w:jc w:val="center"/>
    </w:pPr>
  </w:p>
  <w:p w14:paraId="7B43A470" w14:textId="77777777" w:rsidR="0099159D" w:rsidRDefault="0099159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368872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4A023B" w14:textId="77777777" w:rsidR="0099159D" w:rsidRDefault="0099159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05CAF">
          <w:rPr>
            <w:noProof/>
          </w:rPr>
          <w:t>82</w:t>
        </w:r>
        <w:r>
          <w:rPr>
            <w:noProof/>
          </w:rPr>
          <w:fldChar w:fldCharType="end"/>
        </w:r>
      </w:p>
    </w:sdtContent>
  </w:sdt>
  <w:p w14:paraId="4A448173" w14:textId="77777777" w:rsidR="0099159D" w:rsidRDefault="0099159D" w:rsidP="00ED0977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33FE20" w14:textId="77777777" w:rsidR="00AD15A4" w:rsidRDefault="00AD15A4" w:rsidP="00571804">
      <w:pPr>
        <w:spacing w:after="0" w:line="240" w:lineRule="auto"/>
      </w:pPr>
      <w:r>
        <w:separator/>
      </w:r>
    </w:p>
  </w:footnote>
  <w:footnote w:type="continuationSeparator" w:id="0">
    <w:p w14:paraId="6AA89707" w14:textId="77777777" w:rsidR="00AD15A4" w:rsidRDefault="00AD15A4" w:rsidP="0057180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0941612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D7146C6" w14:textId="5289E54D" w:rsidR="0099159D" w:rsidRDefault="0099159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05CAF">
          <w:rPr>
            <w:noProof/>
          </w:rPr>
          <w:t>96</w:t>
        </w:r>
        <w:r>
          <w:rPr>
            <w:noProof/>
          </w:rPr>
          <w:fldChar w:fldCharType="end"/>
        </w:r>
      </w:p>
    </w:sdtContent>
  </w:sdt>
  <w:p w14:paraId="3F4F8C47" w14:textId="77777777" w:rsidR="0099159D" w:rsidRDefault="0099159D" w:rsidP="000B7182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855930" w14:textId="775172D6" w:rsidR="0099159D" w:rsidRDefault="0099159D">
    <w:pPr>
      <w:pStyle w:val="Header"/>
      <w:jc w:val="right"/>
    </w:pPr>
  </w:p>
  <w:p w14:paraId="65BB53FC" w14:textId="77777777" w:rsidR="0099159D" w:rsidRDefault="0099159D" w:rsidP="00060D2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6111E"/>
    <w:multiLevelType w:val="hybridMultilevel"/>
    <w:tmpl w:val="1D468FA4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" w15:restartNumberingAfterBreak="0">
    <w:nsid w:val="024B22A0"/>
    <w:multiLevelType w:val="hybridMultilevel"/>
    <w:tmpl w:val="2FF2C5F8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" w15:restartNumberingAfterBreak="0">
    <w:nsid w:val="02CA29B5"/>
    <w:multiLevelType w:val="hybridMultilevel"/>
    <w:tmpl w:val="834C9452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" w15:restartNumberingAfterBreak="0">
    <w:nsid w:val="069110FD"/>
    <w:multiLevelType w:val="hybridMultilevel"/>
    <w:tmpl w:val="34286B16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CF3CF9"/>
    <w:multiLevelType w:val="hybridMultilevel"/>
    <w:tmpl w:val="683E8D96"/>
    <w:lvl w:ilvl="0" w:tplc="5D52677C">
      <w:start w:val="1"/>
      <w:numFmt w:val="upperLetter"/>
      <w:lvlText w:val="%1."/>
      <w:lvlJc w:val="left"/>
      <w:pPr>
        <w:ind w:left="720" w:hanging="360"/>
      </w:pPr>
      <w:rPr>
        <w:b/>
        <w:bCs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F40E5B"/>
    <w:multiLevelType w:val="hybridMultilevel"/>
    <w:tmpl w:val="C63809D2"/>
    <w:lvl w:ilvl="0" w:tplc="34B0B65E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425F73"/>
    <w:multiLevelType w:val="hybridMultilevel"/>
    <w:tmpl w:val="9D0A2B18"/>
    <w:lvl w:ilvl="0" w:tplc="38090019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15E35C55"/>
    <w:multiLevelType w:val="hybridMultilevel"/>
    <w:tmpl w:val="D0108620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614326F"/>
    <w:multiLevelType w:val="hybridMultilevel"/>
    <w:tmpl w:val="648484C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3F6EF4"/>
    <w:multiLevelType w:val="hybridMultilevel"/>
    <w:tmpl w:val="15AA6BD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85663A0"/>
    <w:multiLevelType w:val="hybridMultilevel"/>
    <w:tmpl w:val="66206AD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B06FD2"/>
    <w:multiLevelType w:val="hybridMultilevel"/>
    <w:tmpl w:val="4A68E6CC"/>
    <w:lvl w:ilvl="0" w:tplc="38090019">
      <w:start w:val="1"/>
      <w:numFmt w:val="lowerLetter"/>
      <w:lvlText w:val="%1."/>
      <w:lvlJc w:val="left"/>
      <w:pPr>
        <w:ind w:left="1287" w:hanging="360"/>
      </w:pPr>
      <w:rPr>
        <w:rFonts w:hint="default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1F29220F"/>
    <w:multiLevelType w:val="hybridMultilevel"/>
    <w:tmpl w:val="4D46F80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BB0096"/>
    <w:multiLevelType w:val="hybridMultilevel"/>
    <w:tmpl w:val="AB1A7350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4" w15:restartNumberingAfterBreak="0">
    <w:nsid w:val="20650B62"/>
    <w:multiLevelType w:val="hybridMultilevel"/>
    <w:tmpl w:val="F6FEFA66"/>
    <w:lvl w:ilvl="0" w:tplc="AFB2D9A4">
      <w:start w:val="1"/>
      <w:numFmt w:val="decimal"/>
      <w:lvlText w:val="%1."/>
      <w:lvlJc w:val="left"/>
      <w:pPr>
        <w:ind w:left="1287" w:hanging="360"/>
      </w:pPr>
      <w:rPr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 w15:restartNumberingAfterBreak="0">
    <w:nsid w:val="24E23732"/>
    <w:multiLevelType w:val="hybridMultilevel"/>
    <w:tmpl w:val="5AFA83E0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6" w15:restartNumberingAfterBreak="0">
    <w:nsid w:val="2C57473C"/>
    <w:multiLevelType w:val="hybridMultilevel"/>
    <w:tmpl w:val="83FCC410"/>
    <w:lvl w:ilvl="0" w:tplc="38090019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7" w15:restartNumberingAfterBreak="0">
    <w:nsid w:val="330A4080"/>
    <w:multiLevelType w:val="hybridMultilevel"/>
    <w:tmpl w:val="7D92F094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3555405E"/>
    <w:multiLevelType w:val="hybridMultilevel"/>
    <w:tmpl w:val="0A5256A0"/>
    <w:lvl w:ilvl="0" w:tplc="38090019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9" w15:restartNumberingAfterBreak="0">
    <w:nsid w:val="3891578C"/>
    <w:multiLevelType w:val="hybridMultilevel"/>
    <w:tmpl w:val="DB222A66"/>
    <w:lvl w:ilvl="0" w:tplc="97980D4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4467F4"/>
    <w:multiLevelType w:val="hybridMultilevel"/>
    <w:tmpl w:val="34286B16"/>
    <w:lvl w:ilvl="0" w:tplc="3EA8FC36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CC763A6"/>
    <w:multiLevelType w:val="hybridMultilevel"/>
    <w:tmpl w:val="58E0E38E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2" w15:restartNumberingAfterBreak="0">
    <w:nsid w:val="3E742632"/>
    <w:multiLevelType w:val="hybridMultilevel"/>
    <w:tmpl w:val="934A09E6"/>
    <w:lvl w:ilvl="0" w:tplc="38090019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3" w15:restartNumberingAfterBreak="0">
    <w:nsid w:val="41617995"/>
    <w:multiLevelType w:val="hybridMultilevel"/>
    <w:tmpl w:val="04300316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4" w15:restartNumberingAfterBreak="0">
    <w:nsid w:val="47E13671"/>
    <w:multiLevelType w:val="hybridMultilevel"/>
    <w:tmpl w:val="0FAA707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DAE5BC2"/>
    <w:multiLevelType w:val="hybridMultilevel"/>
    <w:tmpl w:val="D0108620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EFF52CD"/>
    <w:multiLevelType w:val="hybridMultilevel"/>
    <w:tmpl w:val="0F72008C"/>
    <w:lvl w:ilvl="0" w:tplc="3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0F63F14"/>
    <w:multiLevelType w:val="hybridMultilevel"/>
    <w:tmpl w:val="E88CC686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8" w15:restartNumberingAfterBreak="0">
    <w:nsid w:val="5365127C"/>
    <w:multiLevelType w:val="hybridMultilevel"/>
    <w:tmpl w:val="BC188972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9" w15:restartNumberingAfterBreak="0">
    <w:nsid w:val="543C4DDD"/>
    <w:multiLevelType w:val="hybridMultilevel"/>
    <w:tmpl w:val="AAF274FE"/>
    <w:lvl w:ilvl="0" w:tplc="97980D4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7580045"/>
    <w:multiLevelType w:val="hybridMultilevel"/>
    <w:tmpl w:val="C1EE5DDE"/>
    <w:lvl w:ilvl="0" w:tplc="97980D4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C185F61"/>
    <w:multiLevelType w:val="hybridMultilevel"/>
    <w:tmpl w:val="FE14FEC8"/>
    <w:lvl w:ilvl="0" w:tplc="F1249930">
      <w:start w:val="1"/>
      <w:numFmt w:val="decimal"/>
      <w:lvlText w:val="%1."/>
      <w:lvlJc w:val="left"/>
      <w:pPr>
        <w:ind w:left="1287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2" w15:restartNumberingAfterBreak="0">
    <w:nsid w:val="5C55018B"/>
    <w:multiLevelType w:val="hybridMultilevel"/>
    <w:tmpl w:val="87E4B850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3" w15:restartNumberingAfterBreak="0">
    <w:nsid w:val="5EEA0EBD"/>
    <w:multiLevelType w:val="hybridMultilevel"/>
    <w:tmpl w:val="0782862A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4" w15:restartNumberingAfterBreak="0">
    <w:nsid w:val="666A3B10"/>
    <w:multiLevelType w:val="hybridMultilevel"/>
    <w:tmpl w:val="CD46A67A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5" w15:restartNumberingAfterBreak="0">
    <w:nsid w:val="67487F9B"/>
    <w:multiLevelType w:val="hybridMultilevel"/>
    <w:tmpl w:val="34286B16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B450C83"/>
    <w:multiLevelType w:val="hybridMultilevel"/>
    <w:tmpl w:val="34286B16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C9D0EB4"/>
    <w:multiLevelType w:val="hybridMultilevel"/>
    <w:tmpl w:val="683431AA"/>
    <w:lvl w:ilvl="0" w:tplc="D14ABCA6">
      <w:start w:val="1"/>
      <w:numFmt w:val="decimal"/>
      <w:lvlText w:val="%1."/>
      <w:lvlJc w:val="left"/>
      <w:pPr>
        <w:ind w:left="720" w:hanging="360"/>
      </w:pPr>
      <w:rPr>
        <w:b w:val="0"/>
        <w:b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2631184"/>
    <w:multiLevelType w:val="hybridMultilevel"/>
    <w:tmpl w:val="60B6B7FC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9" w15:restartNumberingAfterBreak="0">
    <w:nsid w:val="74734289"/>
    <w:multiLevelType w:val="hybridMultilevel"/>
    <w:tmpl w:val="34286B16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54B7FE6"/>
    <w:multiLevelType w:val="hybridMultilevel"/>
    <w:tmpl w:val="FF089B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8B51AE9"/>
    <w:multiLevelType w:val="hybridMultilevel"/>
    <w:tmpl w:val="34286B16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B680ADB"/>
    <w:multiLevelType w:val="hybridMultilevel"/>
    <w:tmpl w:val="65388F08"/>
    <w:lvl w:ilvl="0" w:tplc="97980D4C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CE81A3A"/>
    <w:multiLevelType w:val="hybridMultilevel"/>
    <w:tmpl w:val="39CA4294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4" w15:restartNumberingAfterBreak="0">
    <w:nsid w:val="7FA068D6"/>
    <w:multiLevelType w:val="hybridMultilevel"/>
    <w:tmpl w:val="E8D24C06"/>
    <w:lvl w:ilvl="0" w:tplc="38090019">
      <w:start w:val="1"/>
      <w:numFmt w:val="lowerLetter"/>
      <w:lvlText w:val="%1."/>
      <w:lvlJc w:val="left"/>
      <w:pPr>
        <w:ind w:left="1287" w:hanging="360"/>
      </w:pPr>
      <w:rPr>
        <w:rFonts w:hint="default"/>
        <w:b w:val="0"/>
        <w:bCs w:val="0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num w:numId="1" w16cid:durableId="1890680092">
    <w:abstractNumId w:val="10"/>
  </w:num>
  <w:num w:numId="2" w16cid:durableId="494759296">
    <w:abstractNumId w:val="38"/>
  </w:num>
  <w:num w:numId="3" w16cid:durableId="441458257">
    <w:abstractNumId w:val="17"/>
  </w:num>
  <w:num w:numId="4" w16cid:durableId="98256468">
    <w:abstractNumId w:val="21"/>
  </w:num>
  <w:num w:numId="5" w16cid:durableId="656881253">
    <w:abstractNumId w:val="33"/>
  </w:num>
  <w:num w:numId="6" w16cid:durableId="88083866">
    <w:abstractNumId w:val="18"/>
  </w:num>
  <w:num w:numId="7" w16cid:durableId="1077090608">
    <w:abstractNumId w:val="16"/>
  </w:num>
  <w:num w:numId="8" w16cid:durableId="2123454385">
    <w:abstractNumId w:val="31"/>
  </w:num>
  <w:num w:numId="9" w16cid:durableId="575671687">
    <w:abstractNumId w:val="9"/>
  </w:num>
  <w:num w:numId="10" w16cid:durableId="695930038">
    <w:abstractNumId w:val="12"/>
  </w:num>
  <w:num w:numId="11" w16cid:durableId="388303511">
    <w:abstractNumId w:val="6"/>
  </w:num>
  <w:num w:numId="12" w16cid:durableId="1428695820">
    <w:abstractNumId w:val="22"/>
  </w:num>
  <w:num w:numId="13" w16cid:durableId="735126205">
    <w:abstractNumId w:val="24"/>
  </w:num>
  <w:num w:numId="14" w16cid:durableId="1056859739">
    <w:abstractNumId w:val="42"/>
  </w:num>
  <w:num w:numId="15" w16cid:durableId="1179471434">
    <w:abstractNumId w:val="19"/>
  </w:num>
  <w:num w:numId="16" w16cid:durableId="1689022934">
    <w:abstractNumId w:val="30"/>
  </w:num>
  <w:num w:numId="17" w16cid:durableId="1660887051">
    <w:abstractNumId w:val="20"/>
  </w:num>
  <w:num w:numId="18" w16cid:durableId="1432510366">
    <w:abstractNumId w:val="3"/>
  </w:num>
  <w:num w:numId="19" w16cid:durableId="2000451811">
    <w:abstractNumId w:val="35"/>
  </w:num>
  <w:num w:numId="20" w16cid:durableId="663246904">
    <w:abstractNumId w:val="39"/>
  </w:num>
  <w:num w:numId="21" w16cid:durableId="1711764236">
    <w:abstractNumId w:val="41"/>
  </w:num>
  <w:num w:numId="22" w16cid:durableId="2023121517">
    <w:abstractNumId w:val="36"/>
  </w:num>
  <w:num w:numId="23" w16cid:durableId="1612319063">
    <w:abstractNumId w:val="28"/>
  </w:num>
  <w:num w:numId="24" w16cid:durableId="1856190364">
    <w:abstractNumId w:val="43"/>
  </w:num>
  <w:num w:numId="25" w16cid:durableId="1199784768">
    <w:abstractNumId w:val="1"/>
  </w:num>
  <w:num w:numId="26" w16cid:durableId="1132405923">
    <w:abstractNumId w:val="34"/>
  </w:num>
  <w:num w:numId="27" w16cid:durableId="1828011306">
    <w:abstractNumId w:val="2"/>
  </w:num>
  <w:num w:numId="28" w16cid:durableId="438642842">
    <w:abstractNumId w:val="15"/>
  </w:num>
  <w:num w:numId="29" w16cid:durableId="369455639">
    <w:abstractNumId w:val="13"/>
  </w:num>
  <w:num w:numId="30" w16cid:durableId="1253591924">
    <w:abstractNumId w:val="0"/>
  </w:num>
  <w:num w:numId="31" w16cid:durableId="1303802709">
    <w:abstractNumId w:val="23"/>
  </w:num>
  <w:num w:numId="32" w16cid:durableId="294331794">
    <w:abstractNumId w:val="32"/>
  </w:num>
  <w:num w:numId="33" w16cid:durableId="1609197981">
    <w:abstractNumId w:val="7"/>
  </w:num>
  <w:num w:numId="34" w16cid:durableId="1788115490">
    <w:abstractNumId w:val="25"/>
  </w:num>
  <w:num w:numId="35" w16cid:durableId="1824816074">
    <w:abstractNumId w:val="40"/>
  </w:num>
  <w:num w:numId="36" w16cid:durableId="935014566">
    <w:abstractNumId w:val="26"/>
  </w:num>
  <w:num w:numId="37" w16cid:durableId="1021319949">
    <w:abstractNumId w:val="11"/>
  </w:num>
  <w:num w:numId="38" w16cid:durableId="1981760924">
    <w:abstractNumId w:val="44"/>
  </w:num>
  <w:num w:numId="39" w16cid:durableId="1308585877">
    <w:abstractNumId w:val="14"/>
  </w:num>
  <w:num w:numId="40" w16cid:durableId="1038748931">
    <w:abstractNumId w:val="27"/>
  </w:num>
  <w:num w:numId="41" w16cid:durableId="665404931">
    <w:abstractNumId w:val="29"/>
  </w:num>
  <w:num w:numId="42" w16cid:durableId="109861870">
    <w:abstractNumId w:val="4"/>
  </w:num>
  <w:num w:numId="43" w16cid:durableId="2026403132">
    <w:abstractNumId w:val="37"/>
  </w:num>
  <w:num w:numId="44" w16cid:durableId="1659111156">
    <w:abstractNumId w:val="5"/>
  </w:num>
  <w:num w:numId="45" w16cid:durableId="2031297670">
    <w:abstractNumId w:val="8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02A7F"/>
    <w:rsid w:val="00011594"/>
    <w:rsid w:val="00020C72"/>
    <w:rsid w:val="00021F60"/>
    <w:rsid w:val="00023381"/>
    <w:rsid w:val="000249BD"/>
    <w:rsid w:val="00027FBA"/>
    <w:rsid w:val="00031077"/>
    <w:rsid w:val="00034DEE"/>
    <w:rsid w:val="00036F32"/>
    <w:rsid w:val="00037AD4"/>
    <w:rsid w:val="0004026B"/>
    <w:rsid w:val="00040D7F"/>
    <w:rsid w:val="00051899"/>
    <w:rsid w:val="00051D0B"/>
    <w:rsid w:val="00055DE1"/>
    <w:rsid w:val="00056AA3"/>
    <w:rsid w:val="000574D4"/>
    <w:rsid w:val="00057CB6"/>
    <w:rsid w:val="00060945"/>
    <w:rsid w:val="00060D21"/>
    <w:rsid w:val="00060DA6"/>
    <w:rsid w:val="00064363"/>
    <w:rsid w:val="00070C04"/>
    <w:rsid w:val="00076678"/>
    <w:rsid w:val="00084C21"/>
    <w:rsid w:val="0009104C"/>
    <w:rsid w:val="000924D2"/>
    <w:rsid w:val="00094CDD"/>
    <w:rsid w:val="000977D2"/>
    <w:rsid w:val="00097C16"/>
    <w:rsid w:val="000A04A7"/>
    <w:rsid w:val="000A54C0"/>
    <w:rsid w:val="000A596B"/>
    <w:rsid w:val="000A5C50"/>
    <w:rsid w:val="000B1074"/>
    <w:rsid w:val="000B1290"/>
    <w:rsid w:val="000B255A"/>
    <w:rsid w:val="000B31C4"/>
    <w:rsid w:val="000B7182"/>
    <w:rsid w:val="000C007D"/>
    <w:rsid w:val="000C2B65"/>
    <w:rsid w:val="000E7AE3"/>
    <w:rsid w:val="000F1F74"/>
    <w:rsid w:val="000F27F6"/>
    <w:rsid w:val="000F57A4"/>
    <w:rsid w:val="000F5EB8"/>
    <w:rsid w:val="000F7DDC"/>
    <w:rsid w:val="001000F0"/>
    <w:rsid w:val="00100F02"/>
    <w:rsid w:val="00104650"/>
    <w:rsid w:val="001056D0"/>
    <w:rsid w:val="001068A2"/>
    <w:rsid w:val="00112939"/>
    <w:rsid w:val="001132AA"/>
    <w:rsid w:val="00122482"/>
    <w:rsid w:val="00126C27"/>
    <w:rsid w:val="00127DA1"/>
    <w:rsid w:val="00127FD2"/>
    <w:rsid w:val="0013502A"/>
    <w:rsid w:val="001352A1"/>
    <w:rsid w:val="00135806"/>
    <w:rsid w:val="00137226"/>
    <w:rsid w:val="0014103B"/>
    <w:rsid w:val="00141A3D"/>
    <w:rsid w:val="00142014"/>
    <w:rsid w:val="00143149"/>
    <w:rsid w:val="00144245"/>
    <w:rsid w:val="00145390"/>
    <w:rsid w:val="00146E8C"/>
    <w:rsid w:val="001477D8"/>
    <w:rsid w:val="00147C51"/>
    <w:rsid w:val="00150ED2"/>
    <w:rsid w:val="00151C6A"/>
    <w:rsid w:val="00154F28"/>
    <w:rsid w:val="001578BF"/>
    <w:rsid w:val="0016027E"/>
    <w:rsid w:val="00161BB7"/>
    <w:rsid w:val="00164EEA"/>
    <w:rsid w:val="001675CA"/>
    <w:rsid w:val="00174956"/>
    <w:rsid w:val="0017661A"/>
    <w:rsid w:val="00180A79"/>
    <w:rsid w:val="0018412D"/>
    <w:rsid w:val="00185E8A"/>
    <w:rsid w:val="00186ADD"/>
    <w:rsid w:val="00186FF4"/>
    <w:rsid w:val="00187163"/>
    <w:rsid w:val="00187624"/>
    <w:rsid w:val="00187FD0"/>
    <w:rsid w:val="001A2F92"/>
    <w:rsid w:val="001A3A72"/>
    <w:rsid w:val="001A458C"/>
    <w:rsid w:val="001B59D7"/>
    <w:rsid w:val="001B7BF4"/>
    <w:rsid w:val="001C5B5A"/>
    <w:rsid w:val="001C64C2"/>
    <w:rsid w:val="001C77B1"/>
    <w:rsid w:val="001D1A6B"/>
    <w:rsid w:val="001E014C"/>
    <w:rsid w:val="001E0A48"/>
    <w:rsid w:val="001E23D7"/>
    <w:rsid w:val="001E3C03"/>
    <w:rsid w:val="001E3E6A"/>
    <w:rsid w:val="001F2AE4"/>
    <w:rsid w:val="001F3B17"/>
    <w:rsid w:val="001F44B1"/>
    <w:rsid w:val="001F7BA1"/>
    <w:rsid w:val="00200A10"/>
    <w:rsid w:val="0020282E"/>
    <w:rsid w:val="00205F47"/>
    <w:rsid w:val="0020644A"/>
    <w:rsid w:val="00210625"/>
    <w:rsid w:val="00210E0E"/>
    <w:rsid w:val="00213D01"/>
    <w:rsid w:val="00217227"/>
    <w:rsid w:val="00222B7E"/>
    <w:rsid w:val="002238E1"/>
    <w:rsid w:val="002254AD"/>
    <w:rsid w:val="00225A3B"/>
    <w:rsid w:val="002272B9"/>
    <w:rsid w:val="002363FE"/>
    <w:rsid w:val="00247E63"/>
    <w:rsid w:val="00251340"/>
    <w:rsid w:val="002528BC"/>
    <w:rsid w:val="00270187"/>
    <w:rsid w:val="00270802"/>
    <w:rsid w:val="00270CDB"/>
    <w:rsid w:val="00273572"/>
    <w:rsid w:val="0027509E"/>
    <w:rsid w:val="00276601"/>
    <w:rsid w:val="002809C4"/>
    <w:rsid w:val="00281C74"/>
    <w:rsid w:val="00283404"/>
    <w:rsid w:val="00286067"/>
    <w:rsid w:val="00286272"/>
    <w:rsid w:val="002A0EA9"/>
    <w:rsid w:val="002A2CBB"/>
    <w:rsid w:val="002A3BAD"/>
    <w:rsid w:val="002A7091"/>
    <w:rsid w:val="002A717E"/>
    <w:rsid w:val="002B2DD4"/>
    <w:rsid w:val="002B7DA9"/>
    <w:rsid w:val="002C23C3"/>
    <w:rsid w:val="002C383A"/>
    <w:rsid w:val="002C52B8"/>
    <w:rsid w:val="002C55F0"/>
    <w:rsid w:val="002C633C"/>
    <w:rsid w:val="002D3D83"/>
    <w:rsid w:val="002D525B"/>
    <w:rsid w:val="002E316D"/>
    <w:rsid w:val="002E7874"/>
    <w:rsid w:val="002F135C"/>
    <w:rsid w:val="002F24DC"/>
    <w:rsid w:val="002F2574"/>
    <w:rsid w:val="002F2ED8"/>
    <w:rsid w:val="00300F3A"/>
    <w:rsid w:val="00306799"/>
    <w:rsid w:val="0031452F"/>
    <w:rsid w:val="00316067"/>
    <w:rsid w:val="003170B4"/>
    <w:rsid w:val="00321662"/>
    <w:rsid w:val="0032280F"/>
    <w:rsid w:val="00323954"/>
    <w:rsid w:val="00323A48"/>
    <w:rsid w:val="003247FC"/>
    <w:rsid w:val="00326ED0"/>
    <w:rsid w:val="003308C3"/>
    <w:rsid w:val="00332AF7"/>
    <w:rsid w:val="0033639F"/>
    <w:rsid w:val="003400ED"/>
    <w:rsid w:val="00342A99"/>
    <w:rsid w:val="00343EEC"/>
    <w:rsid w:val="0034698E"/>
    <w:rsid w:val="0034703D"/>
    <w:rsid w:val="0035094D"/>
    <w:rsid w:val="00350DD1"/>
    <w:rsid w:val="00354B41"/>
    <w:rsid w:val="00361C86"/>
    <w:rsid w:val="00362745"/>
    <w:rsid w:val="003661C5"/>
    <w:rsid w:val="0036637B"/>
    <w:rsid w:val="00375646"/>
    <w:rsid w:val="00375C41"/>
    <w:rsid w:val="0037752E"/>
    <w:rsid w:val="00385899"/>
    <w:rsid w:val="00385A4A"/>
    <w:rsid w:val="00386A0F"/>
    <w:rsid w:val="00393D17"/>
    <w:rsid w:val="003941BB"/>
    <w:rsid w:val="003A0DB2"/>
    <w:rsid w:val="003A0F47"/>
    <w:rsid w:val="003A28EB"/>
    <w:rsid w:val="003A3003"/>
    <w:rsid w:val="003A6C57"/>
    <w:rsid w:val="003A72C5"/>
    <w:rsid w:val="003A79BF"/>
    <w:rsid w:val="003B62B3"/>
    <w:rsid w:val="003C05E1"/>
    <w:rsid w:val="003D0668"/>
    <w:rsid w:val="003D08FD"/>
    <w:rsid w:val="003D203F"/>
    <w:rsid w:val="003D35F8"/>
    <w:rsid w:val="003D3E3C"/>
    <w:rsid w:val="003D56FE"/>
    <w:rsid w:val="003D5C73"/>
    <w:rsid w:val="003D660E"/>
    <w:rsid w:val="003E4A2F"/>
    <w:rsid w:val="003E5020"/>
    <w:rsid w:val="003E5A58"/>
    <w:rsid w:val="003F1FC9"/>
    <w:rsid w:val="003F581F"/>
    <w:rsid w:val="00410ECB"/>
    <w:rsid w:val="004132CF"/>
    <w:rsid w:val="00415717"/>
    <w:rsid w:val="00416991"/>
    <w:rsid w:val="004171A3"/>
    <w:rsid w:val="00420609"/>
    <w:rsid w:val="00420ECB"/>
    <w:rsid w:val="00424B34"/>
    <w:rsid w:val="0042525D"/>
    <w:rsid w:val="0042633E"/>
    <w:rsid w:val="00426945"/>
    <w:rsid w:val="00427D00"/>
    <w:rsid w:val="0043246C"/>
    <w:rsid w:val="0043254F"/>
    <w:rsid w:val="004341CD"/>
    <w:rsid w:val="004365A5"/>
    <w:rsid w:val="004372B6"/>
    <w:rsid w:val="00444415"/>
    <w:rsid w:val="0044495F"/>
    <w:rsid w:val="00444CA8"/>
    <w:rsid w:val="004458DE"/>
    <w:rsid w:val="004465AD"/>
    <w:rsid w:val="00454FF9"/>
    <w:rsid w:val="004557CA"/>
    <w:rsid w:val="0045698B"/>
    <w:rsid w:val="004617F0"/>
    <w:rsid w:val="004671FD"/>
    <w:rsid w:val="004743D7"/>
    <w:rsid w:val="00474C0E"/>
    <w:rsid w:val="00475A35"/>
    <w:rsid w:val="00477D5E"/>
    <w:rsid w:val="00480537"/>
    <w:rsid w:val="0048516C"/>
    <w:rsid w:val="00487316"/>
    <w:rsid w:val="00495E95"/>
    <w:rsid w:val="004B0299"/>
    <w:rsid w:val="004C0172"/>
    <w:rsid w:val="004C233C"/>
    <w:rsid w:val="004D4825"/>
    <w:rsid w:val="004D4F5D"/>
    <w:rsid w:val="004D507D"/>
    <w:rsid w:val="004E5622"/>
    <w:rsid w:val="004E734A"/>
    <w:rsid w:val="004E7CE6"/>
    <w:rsid w:val="004F183F"/>
    <w:rsid w:val="004F2C57"/>
    <w:rsid w:val="004F310C"/>
    <w:rsid w:val="004F37BB"/>
    <w:rsid w:val="00500E69"/>
    <w:rsid w:val="00507BE7"/>
    <w:rsid w:val="0051222D"/>
    <w:rsid w:val="00514E3E"/>
    <w:rsid w:val="00516F72"/>
    <w:rsid w:val="00527DA1"/>
    <w:rsid w:val="005303E9"/>
    <w:rsid w:val="00531546"/>
    <w:rsid w:val="00532505"/>
    <w:rsid w:val="00540B55"/>
    <w:rsid w:val="0054611D"/>
    <w:rsid w:val="00546A02"/>
    <w:rsid w:val="00552BCD"/>
    <w:rsid w:val="005558ED"/>
    <w:rsid w:val="005559B8"/>
    <w:rsid w:val="00560FDD"/>
    <w:rsid w:val="00564C53"/>
    <w:rsid w:val="00565E6B"/>
    <w:rsid w:val="0056637B"/>
    <w:rsid w:val="00566C91"/>
    <w:rsid w:val="00567C56"/>
    <w:rsid w:val="00571804"/>
    <w:rsid w:val="00571FE8"/>
    <w:rsid w:val="00572F04"/>
    <w:rsid w:val="00580858"/>
    <w:rsid w:val="00583A04"/>
    <w:rsid w:val="005844CE"/>
    <w:rsid w:val="00584E8B"/>
    <w:rsid w:val="0058525F"/>
    <w:rsid w:val="005857A2"/>
    <w:rsid w:val="00592675"/>
    <w:rsid w:val="00595AA9"/>
    <w:rsid w:val="005A011C"/>
    <w:rsid w:val="005A059D"/>
    <w:rsid w:val="005A28D7"/>
    <w:rsid w:val="005A4BAC"/>
    <w:rsid w:val="005A5749"/>
    <w:rsid w:val="005A6E20"/>
    <w:rsid w:val="005B1081"/>
    <w:rsid w:val="005B4108"/>
    <w:rsid w:val="005B4639"/>
    <w:rsid w:val="005B71B4"/>
    <w:rsid w:val="005C3125"/>
    <w:rsid w:val="005C3E01"/>
    <w:rsid w:val="005C7245"/>
    <w:rsid w:val="005E08F0"/>
    <w:rsid w:val="005E1C26"/>
    <w:rsid w:val="005E4A2F"/>
    <w:rsid w:val="005F2FF6"/>
    <w:rsid w:val="005F3CE5"/>
    <w:rsid w:val="005F5D65"/>
    <w:rsid w:val="005F5E34"/>
    <w:rsid w:val="005F62C1"/>
    <w:rsid w:val="005F740A"/>
    <w:rsid w:val="005F7A06"/>
    <w:rsid w:val="006016CB"/>
    <w:rsid w:val="006056A2"/>
    <w:rsid w:val="00606E16"/>
    <w:rsid w:val="006146C1"/>
    <w:rsid w:val="00617402"/>
    <w:rsid w:val="0062046C"/>
    <w:rsid w:val="00620D93"/>
    <w:rsid w:val="00623381"/>
    <w:rsid w:val="006400B8"/>
    <w:rsid w:val="00640685"/>
    <w:rsid w:val="00641982"/>
    <w:rsid w:val="0064292A"/>
    <w:rsid w:val="00643252"/>
    <w:rsid w:val="00643D56"/>
    <w:rsid w:val="0064788B"/>
    <w:rsid w:val="00654B3D"/>
    <w:rsid w:val="00660244"/>
    <w:rsid w:val="00662526"/>
    <w:rsid w:val="006638AE"/>
    <w:rsid w:val="006655BE"/>
    <w:rsid w:val="00667425"/>
    <w:rsid w:val="006722F8"/>
    <w:rsid w:val="006727BE"/>
    <w:rsid w:val="00677A97"/>
    <w:rsid w:val="00681D3E"/>
    <w:rsid w:val="00690B25"/>
    <w:rsid w:val="00692A11"/>
    <w:rsid w:val="00695889"/>
    <w:rsid w:val="006973CF"/>
    <w:rsid w:val="006A1D91"/>
    <w:rsid w:val="006A48E8"/>
    <w:rsid w:val="006A6253"/>
    <w:rsid w:val="006B115F"/>
    <w:rsid w:val="006B197F"/>
    <w:rsid w:val="006B3F0C"/>
    <w:rsid w:val="006C0CC2"/>
    <w:rsid w:val="006C170F"/>
    <w:rsid w:val="006D13EE"/>
    <w:rsid w:val="006D3E2E"/>
    <w:rsid w:val="006D5F09"/>
    <w:rsid w:val="006E30F8"/>
    <w:rsid w:val="006E515F"/>
    <w:rsid w:val="006E73D4"/>
    <w:rsid w:val="006F61A7"/>
    <w:rsid w:val="006F6BA2"/>
    <w:rsid w:val="00700653"/>
    <w:rsid w:val="007020CF"/>
    <w:rsid w:val="007072C6"/>
    <w:rsid w:val="00710407"/>
    <w:rsid w:val="0071131A"/>
    <w:rsid w:val="0071208B"/>
    <w:rsid w:val="007120DD"/>
    <w:rsid w:val="0071334A"/>
    <w:rsid w:val="00713EEB"/>
    <w:rsid w:val="007164DE"/>
    <w:rsid w:val="00723DC4"/>
    <w:rsid w:val="00724AC9"/>
    <w:rsid w:val="0073154A"/>
    <w:rsid w:val="00732D4F"/>
    <w:rsid w:val="00733F15"/>
    <w:rsid w:val="007362DD"/>
    <w:rsid w:val="007421DA"/>
    <w:rsid w:val="00743B0D"/>
    <w:rsid w:val="00744E6F"/>
    <w:rsid w:val="00745269"/>
    <w:rsid w:val="00745E6E"/>
    <w:rsid w:val="00745F7D"/>
    <w:rsid w:val="0075101E"/>
    <w:rsid w:val="00751762"/>
    <w:rsid w:val="00754616"/>
    <w:rsid w:val="007576F1"/>
    <w:rsid w:val="00760554"/>
    <w:rsid w:val="007633AF"/>
    <w:rsid w:val="0076680F"/>
    <w:rsid w:val="00767E54"/>
    <w:rsid w:val="00775B64"/>
    <w:rsid w:val="007773EF"/>
    <w:rsid w:val="007815DD"/>
    <w:rsid w:val="00781F7A"/>
    <w:rsid w:val="0078250C"/>
    <w:rsid w:val="00782E8F"/>
    <w:rsid w:val="00785188"/>
    <w:rsid w:val="00785D50"/>
    <w:rsid w:val="0079342B"/>
    <w:rsid w:val="00796AF5"/>
    <w:rsid w:val="007974FC"/>
    <w:rsid w:val="007A2DD9"/>
    <w:rsid w:val="007A3D82"/>
    <w:rsid w:val="007B0291"/>
    <w:rsid w:val="007B0A9F"/>
    <w:rsid w:val="007B215D"/>
    <w:rsid w:val="007B4972"/>
    <w:rsid w:val="007B674C"/>
    <w:rsid w:val="007B7B4C"/>
    <w:rsid w:val="007C18A9"/>
    <w:rsid w:val="007D1755"/>
    <w:rsid w:val="007D51CD"/>
    <w:rsid w:val="007D6AA7"/>
    <w:rsid w:val="007D7B56"/>
    <w:rsid w:val="007E1A5B"/>
    <w:rsid w:val="007E4715"/>
    <w:rsid w:val="007E736F"/>
    <w:rsid w:val="007F0733"/>
    <w:rsid w:val="007F16D8"/>
    <w:rsid w:val="007F504D"/>
    <w:rsid w:val="0080484D"/>
    <w:rsid w:val="0081396C"/>
    <w:rsid w:val="00814271"/>
    <w:rsid w:val="00814967"/>
    <w:rsid w:val="00821AAE"/>
    <w:rsid w:val="00821C20"/>
    <w:rsid w:val="00822249"/>
    <w:rsid w:val="0082268B"/>
    <w:rsid w:val="00823315"/>
    <w:rsid w:val="00823472"/>
    <w:rsid w:val="00825D5B"/>
    <w:rsid w:val="00825F75"/>
    <w:rsid w:val="00836ADA"/>
    <w:rsid w:val="00837F88"/>
    <w:rsid w:val="00840CE6"/>
    <w:rsid w:val="00850F0B"/>
    <w:rsid w:val="0085264D"/>
    <w:rsid w:val="00857596"/>
    <w:rsid w:val="00861E4D"/>
    <w:rsid w:val="00873288"/>
    <w:rsid w:val="0087592C"/>
    <w:rsid w:val="00880891"/>
    <w:rsid w:val="00880E92"/>
    <w:rsid w:val="00883025"/>
    <w:rsid w:val="00891B55"/>
    <w:rsid w:val="00891E9D"/>
    <w:rsid w:val="00893ECC"/>
    <w:rsid w:val="00894D3D"/>
    <w:rsid w:val="00897138"/>
    <w:rsid w:val="00897AA9"/>
    <w:rsid w:val="008A3EC5"/>
    <w:rsid w:val="008B025B"/>
    <w:rsid w:val="008B0484"/>
    <w:rsid w:val="008B2322"/>
    <w:rsid w:val="008B3C4E"/>
    <w:rsid w:val="008B4574"/>
    <w:rsid w:val="008B6D47"/>
    <w:rsid w:val="008B6E79"/>
    <w:rsid w:val="008C0077"/>
    <w:rsid w:val="008C7DF7"/>
    <w:rsid w:val="008D3504"/>
    <w:rsid w:val="008D42BC"/>
    <w:rsid w:val="008D4981"/>
    <w:rsid w:val="008D4BD4"/>
    <w:rsid w:val="008D62E3"/>
    <w:rsid w:val="008D7AA1"/>
    <w:rsid w:val="008E0738"/>
    <w:rsid w:val="008E2AFA"/>
    <w:rsid w:val="008E36E3"/>
    <w:rsid w:val="008E46CC"/>
    <w:rsid w:val="008E7129"/>
    <w:rsid w:val="008E79AC"/>
    <w:rsid w:val="008F4DBE"/>
    <w:rsid w:val="008F5744"/>
    <w:rsid w:val="008F65A6"/>
    <w:rsid w:val="008F6D5B"/>
    <w:rsid w:val="009021D0"/>
    <w:rsid w:val="00903294"/>
    <w:rsid w:val="00905D31"/>
    <w:rsid w:val="00906241"/>
    <w:rsid w:val="00906A13"/>
    <w:rsid w:val="009077F6"/>
    <w:rsid w:val="00915C9B"/>
    <w:rsid w:val="0092092F"/>
    <w:rsid w:val="009232D2"/>
    <w:rsid w:val="009252A2"/>
    <w:rsid w:val="0094077B"/>
    <w:rsid w:val="009409A3"/>
    <w:rsid w:val="00940E6A"/>
    <w:rsid w:val="0094200F"/>
    <w:rsid w:val="0094389E"/>
    <w:rsid w:val="00944F77"/>
    <w:rsid w:val="00951508"/>
    <w:rsid w:val="00952316"/>
    <w:rsid w:val="009526A5"/>
    <w:rsid w:val="00960AF2"/>
    <w:rsid w:val="00962075"/>
    <w:rsid w:val="00964ECD"/>
    <w:rsid w:val="009703FB"/>
    <w:rsid w:val="0097046B"/>
    <w:rsid w:val="00971A73"/>
    <w:rsid w:val="00974266"/>
    <w:rsid w:val="009821B1"/>
    <w:rsid w:val="00987396"/>
    <w:rsid w:val="00987810"/>
    <w:rsid w:val="009901C4"/>
    <w:rsid w:val="00991006"/>
    <w:rsid w:val="0099159D"/>
    <w:rsid w:val="009A1C59"/>
    <w:rsid w:val="009A5F58"/>
    <w:rsid w:val="009B1CA5"/>
    <w:rsid w:val="009B2A7F"/>
    <w:rsid w:val="009B3C12"/>
    <w:rsid w:val="009B4514"/>
    <w:rsid w:val="009B6DAA"/>
    <w:rsid w:val="009C0CAA"/>
    <w:rsid w:val="009C1330"/>
    <w:rsid w:val="009C20FE"/>
    <w:rsid w:val="009D0008"/>
    <w:rsid w:val="009D483D"/>
    <w:rsid w:val="009D49EF"/>
    <w:rsid w:val="009D5C18"/>
    <w:rsid w:val="009E358D"/>
    <w:rsid w:val="009E75C7"/>
    <w:rsid w:val="009F12D1"/>
    <w:rsid w:val="009F4C30"/>
    <w:rsid w:val="00A02A7F"/>
    <w:rsid w:val="00A05308"/>
    <w:rsid w:val="00A05A01"/>
    <w:rsid w:val="00A06379"/>
    <w:rsid w:val="00A10075"/>
    <w:rsid w:val="00A11D21"/>
    <w:rsid w:val="00A120D9"/>
    <w:rsid w:val="00A13126"/>
    <w:rsid w:val="00A155EA"/>
    <w:rsid w:val="00A1762C"/>
    <w:rsid w:val="00A22790"/>
    <w:rsid w:val="00A24630"/>
    <w:rsid w:val="00A270CF"/>
    <w:rsid w:val="00A27478"/>
    <w:rsid w:val="00A31575"/>
    <w:rsid w:val="00A31AB7"/>
    <w:rsid w:val="00A36783"/>
    <w:rsid w:val="00A3694A"/>
    <w:rsid w:val="00A4016C"/>
    <w:rsid w:val="00A432DF"/>
    <w:rsid w:val="00A446AE"/>
    <w:rsid w:val="00A46A0D"/>
    <w:rsid w:val="00A46A46"/>
    <w:rsid w:val="00A50C1C"/>
    <w:rsid w:val="00A531B9"/>
    <w:rsid w:val="00A53E21"/>
    <w:rsid w:val="00A558ED"/>
    <w:rsid w:val="00A565A2"/>
    <w:rsid w:val="00A66048"/>
    <w:rsid w:val="00A7134E"/>
    <w:rsid w:val="00A73363"/>
    <w:rsid w:val="00A73F25"/>
    <w:rsid w:val="00A771DD"/>
    <w:rsid w:val="00A777D3"/>
    <w:rsid w:val="00A8110E"/>
    <w:rsid w:val="00A83A54"/>
    <w:rsid w:val="00A90070"/>
    <w:rsid w:val="00A90897"/>
    <w:rsid w:val="00A9480D"/>
    <w:rsid w:val="00A9732B"/>
    <w:rsid w:val="00AA2613"/>
    <w:rsid w:val="00AA67A2"/>
    <w:rsid w:val="00AA75BC"/>
    <w:rsid w:val="00AB465D"/>
    <w:rsid w:val="00AC3AE3"/>
    <w:rsid w:val="00AC569B"/>
    <w:rsid w:val="00AC5F10"/>
    <w:rsid w:val="00AC68EE"/>
    <w:rsid w:val="00AD15A4"/>
    <w:rsid w:val="00AD5F67"/>
    <w:rsid w:val="00AD72C9"/>
    <w:rsid w:val="00AE039F"/>
    <w:rsid w:val="00AE068D"/>
    <w:rsid w:val="00AE5574"/>
    <w:rsid w:val="00AE5B58"/>
    <w:rsid w:val="00AF2D6F"/>
    <w:rsid w:val="00B0531D"/>
    <w:rsid w:val="00B0608A"/>
    <w:rsid w:val="00B06406"/>
    <w:rsid w:val="00B119C1"/>
    <w:rsid w:val="00B11F99"/>
    <w:rsid w:val="00B23099"/>
    <w:rsid w:val="00B25004"/>
    <w:rsid w:val="00B258E6"/>
    <w:rsid w:val="00B2630C"/>
    <w:rsid w:val="00B30340"/>
    <w:rsid w:val="00B34A79"/>
    <w:rsid w:val="00B34C5B"/>
    <w:rsid w:val="00B34FFC"/>
    <w:rsid w:val="00B427AF"/>
    <w:rsid w:val="00B43E0C"/>
    <w:rsid w:val="00B45954"/>
    <w:rsid w:val="00B4650E"/>
    <w:rsid w:val="00B47401"/>
    <w:rsid w:val="00B5459F"/>
    <w:rsid w:val="00B57BA4"/>
    <w:rsid w:val="00B600E7"/>
    <w:rsid w:val="00B60E4A"/>
    <w:rsid w:val="00B6132F"/>
    <w:rsid w:val="00B6476E"/>
    <w:rsid w:val="00B6485E"/>
    <w:rsid w:val="00B655DC"/>
    <w:rsid w:val="00B800CF"/>
    <w:rsid w:val="00B830DA"/>
    <w:rsid w:val="00B8489C"/>
    <w:rsid w:val="00B85DD9"/>
    <w:rsid w:val="00B9073B"/>
    <w:rsid w:val="00B93C3A"/>
    <w:rsid w:val="00B9625F"/>
    <w:rsid w:val="00B9723A"/>
    <w:rsid w:val="00BA7B17"/>
    <w:rsid w:val="00BB03EB"/>
    <w:rsid w:val="00BB4769"/>
    <w:rsid w:val="00BB62BE"/>
    <w:rsid w:val="00BB6345"/>
    <w:rsid w:val="00BB7F26"/>
    <w:rsid w:val="00BC0A98"/>
    <w:rsid w:val="00BC17C6"/>
    <w:rsid w:val="00BC52CD"/>
    <w:rsid w:val="00BC66E3"/>
    <w:rsid w:val="00BC6ADB"/>
    <w:rsid w:val="00BC7954"/>
    <w:rsid w:val="00BD332E"/>
    <w:rsid w:val="00BD504C"/>
    <w:rsid w:val="00BD58EF"/>
    <w:rsid w:val="00BE271B"/>
    <w:rsid w:val="00BE3304"/>
    <w:rsid w:val="00BF0D05"/>
    <w:rsid w:val="00BF1215"/>
    <w:rsid w:val="00BF5CF9"/>
    <w:rsid w:val="00BF682B"/>
    <w:rsid w:val="00BF6FC2"/>
    <w:rsid w:val="00C00145"/>
    <w:rsid w:val="00C06CC9"/>
    <w:rsid w:val="00C076C7"/>
    <w:rsid w:val="00C1213B"/>
    <w:rsid w:val="00C13144"/>
    <w:rsid w:val="00C17563"/>
    <w:rsid w:val="00C175FF"/>
    <w:rsid w:val="00C20AEC"/>
    <w:rsid w:val="00C231DD"/>
    <w:rsid w:val="00C23AA5"/>
    <w:rsid w:val="00C25CA3"/>
    <w:rsid w:val="00C3052E"/>
    <w:rsid w:val="00C3703D"/>
    <w:rsid w:val="00C424FF"/>
    <w:rsid w:val="00C46550"/>
    <w:rsid w:val="00C55401"/>
    <w:rsid w:val="00C61D3C"/>
    <w:rsid w:val="00C65604"/>
    <w:rsid w:val="00C65FE8"/>
    <w:rsid w:val="00C742ED"/>
    <w:rsid w:val="00C772E0"/>
    <w:rsid w:val="00C7772B"/>
    <w:rsid w:val="00C84DC1"/>
    <w:rsid w:val="00C8527F"/>
    <w:rsid w:val="00C85B6D"/>
    <w:rsid w:val="00C901BB"/>
    <w:rsid w:val="00C90A58"/>
    <w:rsid w:val="00C93C71"/>
    <w:rsid w:val="00C94162"/>
    <w:rsid w:val="00C9433D"/>
    <w:rsid w:val="00C9492B"/>
    <w:rsid w:val="00CA2420"/>
    <w:rsid w:val="00CA48E0"/>
    <w:rsid w:val="00CA6DFC"/>
    <w:rsid w:val="00CB3446"/>
    <w:rsid w:val="00CB35A6"/>
    <w:rsid w:val="00CB4DA2"/>
    <w:rsid w:val="00CB6AAA"/>
    <w:rsid w:val="00CC0600"/>
    <w:rsid w:val="00CC2C5F"/>
    <w:rsid w:val="00CC39A9"/>
    <w:rsid w:val="00CD6332"/>
    <w:rsid w:val="00CE089A"/>
    <w:rsid w:val="00CE413F"/>
    <w:rsid w:val="00CF217A"/>
    <w:rsid w:val="00CF6AE9"/>
    <w:rsid w:val="00CF6F03"/>
    <w:rsid w:val="00D00647"/>
    <w:rsid w:val="00D02EAF"/>
    <w:rsid w:val="00D076D5"/>
    <w:rsid w:val="00D108F6"/>
    <w:rsid w:val="00D1119D"/>
    <w:rsid w:val="00D14FC2"/>
    <w:rsid w:val="00D164D3"/>
    <w:rsid w:val="00D23F53"/>
    <w:rsid w:val="00D2457A"/>
    <w:rsid w:val="00D259CE"/>
    <w:rsid w:val="00D27680"/>
    <w:rsid w:val="00D30AD0"/>
    <w:rsid w:val="00D31249"/>
    <w:rsid w:val="00D322FF"/>
    <w:rsid w:val="00D372E0"/>
    <w:rsid w:val="00D37A5D"/>
    <w:rsid w:val="00D37DD3"/>
    <w:rsid w:val="00D423F9"/>
    <w:rsid w:val="00D44055"/>
    <w:rsid w:val="00D450E4"/>
    <w:rsid w:val="00D50107"/>
    <w:rsid w:val="00D51EC7"/>
    <w:rsid w:val="00D53570"/>
    <w:rsid w:val="00D55940"/>
    <w:rsid w:val="00D5611E"/>
    <w:rsid w:val="00D62543"/>
    <w:rsid w:val="00D66650"/>
    <w:rsid w:val="00D70586"/>
    <w:rsid w:val="00D74346"/>
    <w:rsid w:val="00D74DA4"/>
    <w:rsid w:val="00D7513D"/>
    <w:rsid w:val="00D768A4"/>
    <w:rsid w:val="00D86F73"/>
    <w:rsid w:val="00D87A16"/>
    <w:rsid w:val="00D90D52"/>
    <w:rsid w:val="00D95047"/>
    <w:rsid w:val="00D965EC"/>
    <w:rsid w:val="00D9797D"/>
    <w:rsid w:val="00DA10A8"/>
    <w:rsid w:val="00DA118C"/>
    <w:rsid w:val="00DA25C1"/>
    <w:rsid w:val="00DA4B33"/>
    <w:rsid w:val="00DB0286"/>
    <w:rsid w:val="00DB0A37"/>
    <w:rsid w:val="00DB0CE2"/>
    <w:rsid w:val="00DB2BEC"/>
    <w:rsid w:val="00DB5C3A"/>
    <w:rsid w:val="00DB5DE9"/>
    <w:rsid w:val="00DB67B6"/>
    <w:rsid w:val="00DB694A"/>
    <w:rsid w:val="00DB7940"/>
    <w:rsid w:val="00DC0C48"/>
    <w:rsid w:val="00DC17E6"/>
    <w:rsid w:val="00DC38C4"/>
    <w:rsid w:val="00DC4E29"/>
    <w:rsid w:val="00DC7F90"/>
    <w:rsid w:val="00DD1190"/>
    <w:rsid w:val="00DD2279"/>
    <w:rsid w:val="00DD266B"/>
    <w:rsid w:val="00DD290E"/>
    <w:rsid w:val="00DD53F1"/>
    <w:rsid w:val="00DE0276"/>
    <w:rsid w:val="00DE2A09"/>
    <w:rsid w:val="00DE4671"/>
    <w:rsid w:val="00DE77A3"/>
    <w:rsid w:val="00DF0D15"/>
    <w:rsid w:val="00E05196"/>
    <w:rsid w:val="00E071D5"/>
    <w:rsid w:val="00E07381"/>
    <w:rsid w:val="00E164BC"/>
    <w:rsid w:val="00E166F3"/>
    <w:rsid w:val="00E2215D"/>
    <w:rsid w:val="00E3090E"/>
    <w:rsid w:val="00E326E4"/>
    <w:rsid w:val="00E330F2"/>
    <w:rsid w:val="00E33535"/>
    <w:rsid w:val="00E335C0"/>
    <w:rsid w:val="00E35B1D"/>
    <w:rsid w:val="00E35C69"/>
    <w:rsid w:val="00E423D4"/>
    <w:rsid w:val="00E46D60"/>
    <w:rsid w:val="00E50640"/>
    <w:rsid w:val="00E5301C"/>
    <w:rsid w:val="00E549CE"/>
    <w:rsid w:val="00E55EAD"/>
    <w:rsid w:val="00E62EEB"/>
    <w:rsid w:val="00E635FB"/>
    <w:rsid w:val="00E654A6"/>
    <w:rsid w:val="00E66694"/>
    <w:rsid w:val="00E70537"/>
    <w:rsid w:val="00E75BA8"/>
    <w:rsid w:val="00E8771E"/>
    <w:rsid w:val="00E937C2"/>
    <w:rsid w:val="00E939F2"/>
    <w:rsid w:val="00E968CE"/>
    <w:rsid w:val="00EA1F40"/>
    <w:rsid w:val="00EA7719"/>
    <w:rsid w:val="00EB1BF9"/>
    <w:rsid w:val="00EB393E"/>
    <w:rsid w:val="00EB7495"/>
    <w:rsid w:val="00EB7A44"/>
    <w:rsid w:val="00EC00E5"/>
    <w:rsid w:val="00EC0983"/>
    <w:rsid w:val="00EC27DD"/>
    <w:rsid w:val="00EC2B12"/>
    <w:rsid w:val="00EC2BB6"/>
    <w:rsid w:val="00EC4273"/>
    <w:rsid w:val="00EC5265"/>
    <w:rsid w:val="00EC6563"/>
    <w:rsid w:val="00ED05F6"/>
    <w:rsid w:val="00ED0977"/>
    <w:rsid w:val="00ED0F3F"/>
    <w:rsid w:val="00ED111D"/>
    <w:rsid w:val="00ED1215"/>
    <w:rsid w:val="00EE202F"/>
    <w:rsid w:val="00EE211D"/>
    <w:rsid w:val="00EE78F1"/>
    <w:rsid w:val="00EF09F6"/>
    <w:rsid w:val="00EF1DDA"/>
    <w:rsid w:val="00EF606F"/>
    <w:rsid w:val="00EF65F4"/>
    <w:rsid w:val="00F05CAF"/>
    <w:rsid w:val="00F12B93"/>
    <w:rsid w:val="00F13835"/>
    <w:rsid w:val="00F15F1B"/>
    <w:rsid w:val="00F20D6F"/>
    <w:rsid w:val="00F20FED"/>
    <w:rsid w:val="00F3209A"/>
    <w:rsid w:val="00F355EB"/>
    <w:rsid w:val="00F366E1"/>
    <w:rsid w:val="00F41C09"/>
    <w:rsid w:val="00F43492"/>
    <w:rsid w:val="00F43607"/>
    <w:rsid w:val="00F479BE"/>
    <w:rsid w:val="00F52BB7"/>
    <w:rsid w:val="00F60CF3"/>
    <w:rsid w:val="00F63FC4"/>
    <w:rsid w:val="00F65C9F"/>
    <w:rsid w:val="00F6687D"/>
    <w:rsid w:val="00F70652"/>
    <w:rsid w:val="00F80363"/>
    <w:rsid w:val="00F8050B"/>
    <w:rsid w:val="00F8054A"/>
    <w:rsid w:val="00F80EAA"/>
    <w:rsid w:val="00F81488"/>
    <w:rsid w:val="00F9119E"/>
    <w:rsid w:val="00F91A2C"/>
    <w:rsid w:val="00F91B5C"/>
    <w:rsid w:val="00F96CFE"/>
    <w:rsid w:val="00F97439"/>
    <w:rsid w:val="00FA10F8"/>
    <w:rsid w:val="00FA7C23"/>
    <w:rsid w:val="00FB14B3"/>
    <w:rsid w:val="00FC1BCB"/>
    <w:rsid w:val="00FC2C89"/>
    <w:rsid w:val="00FD0ABE"/>
    <w:rsid w:val="00FD2172"/>
    <w:rsid w:val="00FD4092"/>
    <w:rsid w:val="00FE17D7"/>
    <w:rsid w:val="00FE781D"/>
    <w:rsid w:val="00FF318F"/>
    <w:rsid w:val="00FF7E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179D0B4"/>
  <w15:chartTrackingRefBased/>
  <w15:docId w15:val="{55D7B6C7-6674-4F3D-9DFF-ACF1AE6C00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25CA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20D6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01C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D332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0465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365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D4981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C25CA3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D31249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450E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450E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450E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5718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1804"/>
  </w:style>
  <w:style w:type="paragraph" w:styleId="Footer">
    <w:name w:val="footer"/>
    <w:basedOn w:val="Normal"/>
    <w:link w:val="FooterChar"/>
    <w:uiPriority w:val="99"/>
    <w:unhideWhenUsed/>
    <w:rsid w:val="005718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1804"/>
  </w:style>
  <w:style w:type="character" w:customStyle="1" w:styleId="Heading2Char">
    <w:name w:val="Heading 2 Char"/>
    <w:basedOn w:val="DefaultParagraphFont"/>
    <w:link w:val="Heading2"/>
    <w:uiPriority w:val="9"/>
    <w:rsid w:val="00F20D6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901C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D332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104650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04650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E211D"/>
    <w:pPr>
      <w:tabs>
        <w:tab w:val="right" w:leader="dot" w:pos="7927"/>
      </w:tabs>
      <w:spacing w:after="100" w:line="48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62075"/>
    <w:pPr>
      <w:tabs>
        <w:tab w:val="left" w:pos="660"/>
        <w:tab w:val="right" w:leader="dot" w:pos="7927"/>
      </w:tabs>
      <w:spacing w:after="100" w:line="480" w:lineRule="auto"/>
      <w:ind w:left="220"/>
      <w:jc w:val="both"/>
    </w:pPr>
    <w:rPr>
      <w:rFonts w:ascii="Times New Roman" w:hAnsi="Times New Roman" w:cs="Times New Roman"/>
      <w:iCs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104650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CB35A6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CB35A6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unhideWhenUsed/>
    <w:rsid w:val="00CB35A6"/>
    <w:pPr>
      <w:spacing w:after="100"/>
      <w:ind w:left="1100"/>
    </w:pPr>
    <w:rPr>
      <w:rFonts w:eastAsiaTheme="minorEastAsia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CB35A6"/>
    <w:pPr>
      <w:spacing w:after="100"/>
      <w:ind w:left="1320"/>
    </w:pPr>
    <w:rPr>
      <w:rFonts w:eastAsiaTheme="minorEastAsia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CB35A6"/>
    <w:pPr>
      <w:spacing w:after="100"/>
      <w:ind w:left="1540"/>
    </w:pPr>
    <w:rPr>
      <w:rFonts w:eastAsiaTheme="minorEastAsia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CB35A6"/>
    <w:pPr>
      <w:spacing w:after="100"/>
      <w:ind w:left="1760"/>
    </w:pPr>
    <w:rPr>
      <w:rFonts w:eastAsiaTheme="minorEastAsia"/>
      <w:lang w:eastAsia="en-ID"/>
    </w:rPr>
  </w:style>
  <w:style w:type="paragraph" w:styleId="TableofFigures">
    <w:name w:val="table of figures"/>
    <w:basedOn w:val="Normal"/>
    <w:next w:val="Normal"/>
    <w:uiPriority w:val="99"/>
    <w:unhideWhenUsed/>
    <w:rsid w:val="00CB35A6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D203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03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95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5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8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47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3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67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74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81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03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2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0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83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06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25AE993-9542-4B42-AFF5-22D50797F6FA}">
  <we:reference id="wa104382081" version="1.55.1.0" store="en-US" storeType="OMEX"/>
  <we:alternateReferences>
    <we:reference id="wa104382081" version="1.55.1.0" store="" storeType="OMEX"/>
  </we:alternateReferences>
  <we:properties>
    <we:property name="MENDELEY_CITATIONS" value="[]"/>
    <we:property name="MENDELEY_CITATIONS_LOCALE_CODE" value="&quot;en-US&quot;"/>
    <we:property name="MENDELEY_CITATIONS_STYLE" value="{&quot;id&quot;:&quot;https://www.zotero.org/styles/american-medical-association&quot;,&quot;title&quot;:&quot;American Medical Association 11th edition&quot;,&quot;format&quot;:&quot;numeric&quot;,&quot;defaultLocale&quot;:&quot;en-US&quot;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2F8C4F-AAEF-4B8D-A1C8-0C56CB981A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200</Words>
  <Characters>684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kmatyar rabbani</dc:creator>
  <cp:keywords/>
  <dc:description/>
  <cp:lastModifiedBy>HIKMATYAR RABBANI</cp:lastModifiedBy>
  <cp:revision>2</cp:revision>
  <cp:lastPrinted>2024-02-26T06:54:00Z</cp:lastPrinted>
  <dcterms:created xsi:type="dcterms:W3CDTF">2024-02-26T08:46:00Z</dcterms:created>
  <dcterms:modified xsi:type="dcterms:W3CDTF">2024-02-26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e20ce21c-4f3f-3df1-a8c3-f121d4ce6776</vt:lpwstr>
  </property>
</Properties>
</file>